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047DA9">
        <w:rPr>
          <w:szCs w:val="24"/>
          <w:lang w:eastAsia="en-GB"/>
        </w:rPr>
        <w:t>and also</w:t>
      </w:r>
      <w:proofErr w:type="gramEnd"/>
      <w:r w:rsidRPr="00047DA9">
        <w:rPr>
          <w:szCs w:val="24"/>
          <w:lang w:eastAsia="en-GB"/>
        </w:rPr>
        <w:t xml:space="preserve"> the section from ‘Getting Started’.  At the beginning of each </w:t>
      </w:r>
      <w:proofErr w:type="gramStart"/>
      <w:r w:rsidRPr="00047DA9">
        <w:rPr>
          <w:szCs w:val="24"/>
          <w:lang w:eastAsia="en-GB"/>
        </w:rPr>
        <w:t>tutorial</w:t>
      </w:r>
      <w:proofErr w:type="gramEnd"/>
      <w:r w:rsidRPr="00047DA9">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650DD9"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497267">
          <w:rPr>
            <w:webHidden/>
          </w:rPr>
          <w:t>1</w:t>
        </w:r>
        <w:r w:rsidR="00497267">
          <w:rPr>
            <w:webHidden/>
          </w:rPr>
          <w:fldChar w:fldCharType="end"/>
        </w:r>
      </w:hyperlink>
    </w:p>
    <w:p w14:paraId="0A165D63" w14:textId="196A3987"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Pr>
            <w:webHidden/>
          </w:rPr>
          <w:t>1</w:t>
        </w:r>
        <w:r>
          <w:rPr>
            <w:webHidden/>
          </w:rPr>
          <w:fldChar w:fldCharType="end"/>
        </w:r>
      </w:hyperlink>
    </w:p>
    <w:p w14:paraId="1709549E" w14:textId="5611D92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Pr>
            <w:webHidden/>
          </w:rPr>
          <w:t>4</w:t>
        </w:r>
        <w:r>
          <w:rPr>
            <w:webHidden/>
          </w:rPr>
          <w:fldChar w:fldCharType="end"/>
        </w:r>
      </w:hyperlink>
    </w:p>
    <w:p w14:paraId="5BFFE6F9" w14:textId="3345F1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Pr>
            <w:webHidden/>
          </w:rPr>
          <w:t>5</w:t>
        </w:r>
        <w:r>
          <w:rPr>
            <w:webHidden/>
          </w:rPr>
          <w:fldChar w:fldCharType="end"/>
        </w:r>
      </w:hyperlink>
    </w:p>
    <w:p w14:paraId="034CB36E" w14:textId="19BDEF6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Pr>
            <w:webHidden/>
          </w:rPr>
          <w:t>7</w:t>
        </w:r>
        <w:r>
          <w:rPr>
            <w:webHidden/>
          </w:rPr>
          <w:fldChar w:fldCharType="end"/>
        </w:r>
      </w:hyperlink>
    </w:p>
    <w:p w14:paraId="308C35B0" w14:textId="6F5B96A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Pr>
            <w:webHidden/>
          </w:rPr>
          <w:t>8</w:t>
        </w:r>
        <w:r>
          <w:rPr>
            <w:webHidden/>
          </w:rPr>
          <w:fldChar w:fldCharType="end"/>
        </w:r>
      </w:hyperlink>
    </w:p>
    <w:p w14:paraId="0DF479A9" w14:textId="09E3D5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Pr>
            <w:webHidden/>
          </w:rPr>
          <w:t>9</w:t>
        </w:r>
        <w:r>
          <w:rPr>
            <w:webHidden/>
          </w:rPr>
          <w:fldChar w:fldCharType="end"/>
        </w:r>
      </w:hyperlink>
    </w:p>
    <w:p w14:paraId="76EBEEE8" w14:textId="0EB9507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Pr>
            <w:webHidden/>
          </w:rPr>
          <w:t>9</w:t>
        </w:r>
        <w:r>
          <w:rPr>
            <w:webHidden/>
          </w:rPr>
          <w:fldChar w:fldCharType="end"/>
        </w:r>
      </w:hyperlink>
    </w:p>
    <w:p w14:paraId="5439220E" w14:textId="209703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Pr>
            <w:webHidden/>
          </w:rPr>
          <w:t>9</w:t>
        </w:r>
        <w:r>
          <w:rPr>
            <w:webHidden/>
          </w:rPr>
          <w:fldChar w:fldCharType="end"/>
        </w:r>
      </w:hyperlink>
    </w:p>
    <w:p w14:paraId="2EDC62F5" w14:textId="18155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Pr>
            <w:webHidden/>
          </w:rPr>
          <w:t>9</w:t>
        </w:r>
        <w:r>
          <w:rPr>
            <w:webHidden/>
          </w:rPr>
          <w:fldChar w:fldCharType="end"/>
        </w:r>
      </w:hyperlink>
    </w:p>
    <w:p w14:paraId="57CD0BBF" w14:textId="5C7FEF3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Pr>
            <w:webHidden/>
          </w:rPr>
          <w:t>9</w:t>
        </w:r>
        <w:r>
          <w:rPr>
            <w:webHidden/>
          </w:rPr>
          <w:fldChar w:fldCharType="end"/>
        </w:r>
      </w:hyperlink>
    </w:p>
    <w:p w14:paraId="704887CF" w14:textId="3AFB3EE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Pr>
            <w:webHidden/>
          </w:rPr>
          <w:t>9</w:t>
        </w:r>
        <w:r>
          <w:rPr>
            <w:webHidden/>
          </w:rPr>
          <w:fldChar w:fldCharType="end"/>
        </w:r>
      </w:hyperlink>
    </w:p>
    <w:p w14:paraId="298EFFD8" w14:textId="273960B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Pr>
            <w:webHidden/>
          </w:rPr>
          <w:t>11</w:t>
        </w:r>
        <w:r>
          <w:rPr>
            <w:webHidden/>
          </w:rPr>
          <w:fldChar w:fldCharType="end"/>
        </w:r>
      </w:hyperlink>
    </w:p>
    <w:p w14:paraId="6DF9CDD1" w14:textId="1DC6766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Pr>
            <w:webHidden/>
          </w:rPr>
          <w:t>13</w:t>
        </w:r>
        <w:r>
          <w:rPr>
            <w:webHidden/>
          </w:rPr>
          <w:fldChar w:fldCharType="end"/>
        </w:r>
      </w:hyperlink>
    </w:p>
    <w:p w14:paraId="2359CEA7" w14:textId="3A80A27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Pr>
            <w:webHidden/>
          </w:rPr>
          <w:t>13</w:t>
        </w:r>
        <w:r>
          <w:rPr>
            <w:webHidden/>
          </w:rPr>
          <w:fldChar w:fldCharType="end"/>
        </w:r>
      </w:hyperlink>
    </w:p>
    <w:p w14:paraId="47599CBB" w14:textId="256A5C2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Pr>
            <w:webHidden/>
          </w:rPr>
          <w:t>13</w:t>
        </w:r>
        <w:r>
          <w:rPr>
            <w:webHidden/>
          </w:rPr>
          <w:fldChar w:fldCharType="end"/>
        </w:r>
      </w:hyperlink>
    </w:p>
    <w:p w14:paraId="53DE9763" w14:textId="75C1409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Pr>
            <w:webHidden/>
          </w:rPr>
          <w:t>13</w:t>
        </w:r>
        <w:r>
          <w:rPr>
            <w:webHidden/>
          </w:rPr>
          <w:fldChar w:fldCharType="end"/>
        </w:r>
      </w:hyperlink>
    </w:p>
    <w:p w14:paraId="1D62888F" w14:textId="6C2C13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Pr>
            <w:webHidden/>
          </w:rPr>
          <w:t>15</w:t>
        </w:r>
        <w:r>
          <w:rPr>
            <w:webHidden/>
          </w:rPr>
          <w:fldChar w:fldCharType="end"/>
        </w:r>
      </w:hyperlink>
    </w:p>
    <w:p w14:paraId="681D9663" w14:textId="7C423C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Pr>
            <w:webHidden/>
          </w:rPr>
          <w:t>16</w:t>
        </w:r>
        <w:r>
          <w:rPr>
            <w:webHidden/>
          </w:rPr>
          <w:fldChar w:fldCharType="end"/>
        </w:r>
      </w:hyperlink>
    </w:p>
    <w:p w14:paraId="521F35E5" w14:textId="3907D1A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Pr>
            <w:webHidden/>
          </w:rPr>
          <w:t>17</w:t>
        </w:r>
        <w:r>
          <w:rPr>
            <w:webHidden/>
          </w:rPr>
          <w:fldChar w:fldCharType="end"/>
        </w:r>
      </w:hyperlink>
    </w:p>
    <w:p w14:paraId="12637B8B" w14:textId="10DAC26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Pr>
            <w:webHidden/>
          </w:rPr>
          <w:t>17</w:t>
        </w:r>
        <w:r>
          <w:rPr>
            <w:webHidden/>
          </w:rPr>
          <w:fldChar w:fldCharType="end"/>
        </w:r>
      </w:hyperlink>
    </w:p>
    <w:p w14:paraId="0D8745D0" w14:textId="3892927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Pr>
            <w:webHidden/>
          </w:rPr>
          <w:t>18</w:t>
        </w:r>
        <w:r>
          <w:rPr>
            <w:webHidden/>
          </w:rPr>
          <w:fldChar w:fldCharType="end"/>
        </w:r>
      </w:hyperlink>
    </w:p>
    <w:p w14:paraId="198DE686" w14:textId="798A70E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Pr>
            <w:webHidden/>
          </w:rPr>
          <w:t>19</w:t>
        </w:r>
        <w:r>
          <w:rPr>
            <w:webHidden/>
          </w:rPr>
          <w:fldChar w:fldCharType="end"/>
        </w:r>
      </w:hyperlink>
    </w:p>
    <w:p w14:paraId="73D171BA" w14:textId="494739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Pr>
            <w:webHidden/>
          </w:rPr>
          <w:t>20</w:t>
        </w:r>
        <w:r>
          <w:rPr>
            <w:webHidden/>
          </w:rPr>
          <w:fldChar w:fldCharType="end"/>
        </w:r>
      </w:hyperlink>
    </w:p>
    <w:p w14:paraId="4504DE9C" w14:textId="74EBE5C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Pr>
            <w:webHidden/>
          </w:rPr>
          <w:t>30</w:t>
        </w:r>
        <w:r>
          <w:rPr>
            <w:webHidden/>
          </w:rPr>
          <w:fldChar w:fldCharType="end"/>
        </w:r>
      </w:hyperlink>
    </w:p>
    <w:p w14:paraId="66DCF231" w14:textId="3609B0A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Pr>
            <w:webHidden/>
          </w:rPr>
          <w:t>30</w:t>
        </w:r>
        <w:r>
          <w:rPr>
            <w:webHidden/>
          </w:rPr>
          <w:fldChar w:fldCharType="end"/>
        </w:r>
      </w:hyperlink>
    </w:p>
    <w:p w14:paraId="454434BE" w14:textId="2A3D6A2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Pr>
            <w:webHidden/>
          </w:rPr>
          <w:t>32</w:t>
        </w:r>
        <w:r>
          <w:rPr>
            <w:webHidden/>
          </w:rPr>
          <w:fldChar w:fldCharType="end"/>
        </w:r>
      </w:hyperlink>
    </w:p>
    <w:p w14:paraId="64A828ED" w14:textId="01F2FA0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Pr>
            <w:webHidden/>
          </w:rPr>
          <w:t>33</w:t>
        </w:r>
        <w:r>
          <w:rPr>
            <w:webHidden/>
          </w:rPr>
          <w:fldChar w:fldCharType="end"/>
        </w:r>
      </w:hyperlink>
    </w:p>
    <w:p w14:paraId="2236E604" w14:textId="66FB323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Pr>
            <w:webHidden/>
          </w:rPr>
          <w:t>35</w:t>
        </w:r>
        <w:r>
          <w:rPr>
            <w:webHidden/>
          </w:rPr>
          <w:fldChar w:fldCharType="end"/>
        </w:r>
      </w:hyperlink>
    </w:p>
    <w:p w14:paraId="2F22D9BB" w14:textId="5709A75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Pr>
            <w:webHidden/>
          </w:rPr>
          <w:t>38</w:t>
        </w:r>
        <w:r>
          <w:rPr>
            <w:webHidden/>
          </w:rPr>
          <w:fldChar w:fldCharType="end"/>
        </w:r>
      </w:hyperlink>
    </w:p>
    <w:p w14:paraId="6707B033" w14:textId="0CC8F73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Pr>
            <w:webHidden/>
          </w:rPr>
          <w:t>40</w:t>
        </w:r>
        <w:r>
          <w:rPr>
            <w:webHidden/>
          </w:rPr>
          <w:fldChar w:fldCharType="end"/>
        </w:r>
      </w:hyperlink>
    </w:p>
    <w:p w14:paraId="2CFF897E" w14:textId="099B446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Pr>
            <w:webHidden/>
          </w:rPr>
          <w:t>41</w:t>
        </w:r>
        <w:r>
          <w:rPr>
            <w:webHidden/>
          </w:rPr>
          <w:fldChar w:fldCharType="end"/>
        </w:r>
      </w:hyperlink>
    </w:p>
    <w:p w14:paraId="624A6F01" w14:textId="2D370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Pr>
            <w:webHidden/>
          </w:rPr>
          <w:t>42</w:t>
        </w:r>
        <w:r>
          <w:rPr>
            <w:webHidden/>
          </w:rPr>
          <w:fldChar w:fldCharType="end"/>
        </w:r>
      </w:hyperlink>
    </w:p>
    <w:p w14:paraId="5C915719" w14:textId="7524563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Pr>
            <w:webHidden/>
          </w:rPr>
          <w:t>43</w:t>
        </w:r>
        <w:r>
          <w:rPr>
            <w:webHidden/>
          </w:rPr>
          <w:fldChar w:fldCharType="end"/>
        </w:r>
      </w:hyperlink>
    </w:p>
    <w:p w14:paraId="4EC73CD6" w14:textId="2BD73C2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Pr>
            <w:webHidden/>
          </w:rPr>
          <w:t>44</w:t>
        </w:r>
        <w:r>
          <w:rPr>
            <w:webHidden/>
          </w:rPr>
          <w:fldChar w:fldCharType="end"/>
        </w:r>
      </w:hyperlink>
    </w:p>
    <w:p w14:paraId="4C75C704" w14:textId="144B9A73"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Pr>
            <w:webHidden/>
          </w:rPr>
          <w:t>44</w:t>
        </w:r>
        <w:r>
          <w:rPr>
            <w:webHidden/>
          </w:rPr>
          <w:fldChar w:fldCharType="end"/>
        </w:r>
      </w:hyperlink>
    </w:p>
    <w:p w14:paraId="5D60C628" w14:textId="05321C8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Pr>
            <w:webHidden/>
          </w:rPr>
          <w:t>45</w:t>
        </w:r>
        <w:r>
          <w:rPr>
            <w:webHidden/>
          </w:rPr>
          <w:fldChar w:fldCharType="end"/>
        </w:r>
      </w:hyperlink>
    </w:p>
    <w:p w14:paraId="649EE756" w14:textId="281B3C7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Pr>
            <w:webHidden/>
          </w:rPr>
          <w:t>46</w:t>
        </w:r>
        <w:r>
          <w:rPr>
            <w:webHidden/>
          </w:rPr>
          <w:fldChar w:fldCharType="end"/>
        </w:r>
      </w:hyperlink>
    </w:p>
    <w:p w14:paraId="3F1DC348" w14:textId="0B6E86B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Pr>
            <w:webHidden/>
          </w:rPr>
          <w:t>47</w:t>
        </w:r>
        <w:r>
          <w:rPr>
            <w:webHidden/>
          </w:rPr>
          <w:fldChar w:fldCharType="end"/>
        </w:r>
      </w:hyperlink>
    </w:p>
    <w:p w14:paraId="73D9705A" w14:textId="59308F1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Pr>
            <w:webHidden/>
          </w:rPr>
          <w:t>49</w:t>
        </w:r>
        <w:r>
          <w:rPr>
            <w:webHidden/>
          </w:rPr>
          <w:fldChar w:fldCharType="end"/>
        </w:r>
      </w:hyperlink>
    </w:p>
    <w:p w14:paraId="77B82CAB" w14:textId="3DC4C43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Pr>
            <w:webHidden/>
          </w:rPr>
          <w:t>49</w:t>
        </w:r>
        <w:r>
          <w:rPr>
            <w:webHidden/>
          </w:rPr>
          <w:fldChar w:fldCharType="end"/>
        </w:r>
      </w:hyperlink>
    </w:p>
    <w:p w14:paraId="6F96A59D" w14:textId="6346A4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Pr>
            <w:webHidden/>
          </w:rPr>
          <w:t>49</w:t>
        </w:r>
        <w:r>
          <w:rPr>
            <w:webHidden/>
          </w:rPr>
          <w:fldChar w:fldCharType="end"/>
        </w:r>
      </w:hyperlink>
    </w:p>
    <w:p w14:paraId="015C5DDE" w14:textId="433556E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Pr>
            <w:webHidden/>
          </w:rPr>
          <w:t>51</w:t>
        </w:r>
        <w:r>
          <w:rPr>
            <w:webHidden/>
          </w:rPr>
          <w:fldChar w:fldCharType="end"/>
        </w:r>
      </w:hyperlink>
    </w:p>
    <w:p w14:paraId="4F89BB6E" w14:textId="62830CFA"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Pr>
            <w:webHidden/>
          </w:rPr>
          <w:t>52</w:t>
        </w:r>
        <w:r>
          <w:rPr>
            <w:webHidden/>
          </w:rPr>
          <w:fldChar w:fldCharType="end"/>
        </w:r>
      </w:hyperlink>
    </w:p>
    <w:p w14:paraId="71E84420" w14:textId="5925789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Pr>
            <w:webHidden/>
          </w:rPr>
          <w:t>52</w:t>
        </w:r>
        <w:r>
          <w:rPr>
            <w:webHidden/>
          </w:rPr>
          <w:fldChar w:fldCharType="end"/>
        </w:r>
      </w:hyperlink>
    </w:p>
    <w:p w14:paraId="768A6AC5" w14:textId="7E1225F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Pr>
            <w:webHidden/>
          </w:rPr>
          <w:t>53</w:t>
        </w:r>
        <w:r>
          <w:rPr>
            <w:webHidden/>
          </w:rPr>
          <w:fldChar w:fldCharType="end"/>
        </w:r>
      </w:hyperlink>
    </w:p>
    <w:p w14:paraId="372EFE2E" w14:textId="4314886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Pr>
            <w:webHidden/>
          </w:rPr>
          <w:t>54</w:t>
        </w:r>
        <w:r>
          <w:rPr>
            <w:webHidden/>
          </w:rPr>
          <w:fldChar w:fldCharType="end"/>
        </w:r>
      </w:hyperlink>
    </w:p>
    <w:p w14:paraId="20D9F2DE" w14:textId="6330134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Pr>
            <w:webHidden/>
          </w:rPr>
          <w:t>61</w:t>
        </w:r>
        <w:r>
          <w:rPr>
            <w:webHidden/>
          </w:rPr>
          <w:fldChar w:fldCharType="end"/>
        </w:r>
      </w:hyperlink>
    </w:p>
    <w:p w14:paraId="6447056A" w14:textId="71AB01F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Pr>
            <w:webHidden/>
          </w:rPr>
          <w:t>61</w:t>
        </w:r>
        <w:r>
          <w:rPr>
            <w:webHidden/>
          </w:rPr>
          <w:fldChar w:fldCharType="end"/>
        </w:r>
      </w:hyperlink>
    </w:p>
    <w:p w14:paraId="13A79A63" w14:textId="65FA463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Pr>
            <w:webHidden/>
          </w:rPr>
          <w:t>63</w:t>
        </w:r>
        <w:r>
          <w:rPr>
            <w:webHidden/>
          </w:rPr>
          <w:fldChar w:fldCharType="end"/>
        </w:r>
      </w:hyperlink>
    </w:p>
    <w:p w14:paraId="1FDA8A81" w14:textId="4180FA1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Pr>
            <w:webHidden/>
          </w:rPr>
          <w:t>68</w:t>
        </w:r>
        <w:r>
          <w:rPr>
            <w:webHidden/>
          </w:rPr>
          <w:fldChar w:fldCharType="end"/>
        </w:r>
      </w:hyperlink>
    </w:p>
    <w:p w14:paraId="1E0035BB" w14:textId="6837FDE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Pr>
            <w:webHidden/>
          </w:rPr>
          <w:t>79</w:t>
        </w:r>
        <w:r>
          <w:rPr>
            <w:webHidden/>
          </w:rPr>
          <w:fldChar w:fldCharType="end"/>
        </w:r>
      </w:hyperlink>
    </w:p>
    <w:p w14:paraId="091A09A0" w14:textId="7CB432A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Pr>
            <w:webHidden/>
          </w:rPr>
          <w:t>82</w:t>
        </w:r>
        <w:r>
          <w:rPr>
            <w:webHidden/>
          </w:rPr>
          <w:fldChar w:fldCharType="end"/>
        </w:r>
      </w:hyperlink>
    </w:p>
    <w:p w14:paraId="46EFE590" w14:textId="0E23027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Pr>
            <w:webHidden/>
          </w:rPr>
          <w:t>95</w:t>
        </w:r>
        <w:r>
          <w:rPr>
            <w:webHidden/>
          </w:rPr>
          <w:fldChar w:fldCharType="end"/>
        </w:r>
      </w:hyperlink>
    </w:p>
    <w:p w14:paraId="7C46A61E" w14:textId="139A9A6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Pr>
            <w:webHidden/>
          </w:rPr>
          <w:t>97</w:t>
        </w:r>
        <w:r>
          <w:rPr>
            <w:webHidden/>
          </w:rPr>
          <w:fldChar w:fldCharType="end"/>
        </w:r>
      </w:hyperlink>
    </w:p>
    <w:p w14:paraId="3D5FC0D0" w14:textId="47CB5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Pr>
            <w:webHidden/>
          </w:rPr>
          <w:t>98</w:t>
        </w:r>
        <w:r>
          <w:rPr>
            <w:webHidden/>
          </w:rPr>
          <w:fldChar w:fldCharType="end"/>
        </w:r>
      </w:hyperlink>
    </w:p>
    <w:p w14:paraId="1D74C567" w14:textId="30B8D91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Pr>
            <w:webHidden/>
          </w:rPr>
          <w:t>101</w:t>
        </w:r>
        <w:r>
          <w:rPr>
            <w:webHidden/>
          </w:rPr>
          <w:fldChar w:fldCharType="end"/>
        </w:r>
      </w:hyperlink>
    </w:p>
    <w:p w14:paraId="23C5D218" w14:textId="6CBE811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Pr>
            <w:webHidden/>
          </w:rPr>
          <w:t>101</w:t>
        </w:r>
        <w:r>
          <w:rPr>
            <w:webHidden/>
          </w:rPr>
          <w:fldChar w:fldCharType="end"/>
        </w:r>
      </w:hyperlink>
    </w:p>
    <w:p w14:paraId="771995BE" w14:textId="3853ABD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Pr>
            <w:webHidden/>
          </w:rPr>
          <w:t>101</w:t>
        </w:r>
        <w:r>
          <w:rPr>
            <w:webHidden/>
          </w:rPr>
          <w:fldChar w:fldCharType="end"/>
        </w:r>
      </w:hyperlink>
    </w:p>
    <w:p w14:paraId="2B928E9D" w14:textId="7FD047A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Pr>
            <w:webHidden/>
          </w:rPr>
          <w:t>102</w:t>
        </w:r>
        <w:r>
          <w:rPr>
            <w:webHidden/>
          </w:rPr>
          <w:fldChar w:fldCharType="end"/>
        </w:r>
      </w:hyperlink>
    </w:p>
    <w:p w14:paraId="3075E8CA" w14:textId="23D0372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Pr>
            <w:webHidden/>
          </w:rPr>
          <w:t>102</w:t>
        </w:r>
        <w:r>
          <w:rPr>
            <w:webHidden/>
          </w:rPr>
          <w:fldChar w:fldCharType="end"/>
        </w:r>
      </w:hyperlink>
    </w:p>
    <w:p w14:paraId="3670595C" w14:textId="007A5D3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Pr>
            <w:webHidden/>
          </w:rPr>
          <w:t>103</w:t>
        </w:r>
        <w:r>
          <w:rPr>
            <w:webHidden/>
          </w:rPr>
          <w:fldChar w:fldCharType="end"/>
        </w:r>
      </w:hyperlink>
    </w:p>
    <w:p w14:paraId="0F20FF4F" w14:textId="487101E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Pr>
            <w:webHidden/>
          </w:rPr>
          <w:t>104</w:t>
        </w:r>
        <w:r>
          <w:rPr>
            <w:webHidden/>
          </w:rPr>
          <w:fldChar w:fldCharType="end"/>
        </w:r>
      </w:hyperlink>
    </w:p>
    <w:p w14:paraId="7FEF27DA" w14:textId="6F59986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Pr>
            <w:webHidden/>
          </w:rPr>
          <w:t>105</w:t>
        </w:r>
        <w:r>
          <w:rPr>
            <w:webHidden/>
          </w:rPr>
          <w:fldChar w:fldCharType="end"/>
        </w:r>
      </w:hyperlink>
    </w:p>
    <w:p w14:paraId="14D8D234" w14:textId="05CB59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Pr>
            <w:webHidden/>
          </w:rPr>
          <w:t>105</w:t>
        </w:r>
        <w:r>
          <w:rPr>
            <w:webHidden/>
          </w:rPr>
          <w:fldChar w:fldCharType="end"/>
        </w:r>
      </w:hyperlink>
    </w:p>
    <w:p w14:paraId="5D04E00B" w14:textId="514F84E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Pr>
            <w:webHidden/>
          </w:rPr>
          <w:t>105</w:t>
        </w:r>
        <w:r>
          <w:rPr>
            <w:webHidden/>
          </w:rPr>
          <w:fldChar w:fldCharType="end"/>
        </w:r>
      </w:hyperlink>
    </w:p>
    <w:p w14:paraId="1F13E6F5" w14:textId="4708E0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Pr>
            <w:webHidden/>
          </w:rPr>
          <w:t>105</w:t>
        </w:r>
        <w:r>
          <w:rPr>
            <w:webHidden/>
          </w:rPr>
          <w:fldChar w:fldCharType="end"/>
        </w:r>
      </w:hyperlink>
    </w:p>
    <w:p w14:paraId="598FFA20" w14:textId="4979590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Pr>
            <w:webHidden/>
          </w:rPr>
          <w:t>109</w:t>
        </w:r>
        <w:r>
          <w:rPr>
            <w:webHidden/>
          </w:rPr>
          <w:fldChar w:fldCharType="end"/>
        </w:r>
      </w:hyperlink>
    </w:p>
    <w:p w14:paraId="037B9584" w14:textId="46DC461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Pr>
            <w:webHidden/>
          </w:rPr>
          <w:t>109</w:t>
        </w:r>
        <w:r>
          <w:rPr>
            <w:webHidden/>
          </w:rPr>
          <w:fldChar w:fldCharType="end"/>
        </w:r>
      </w:hyperlink>
    </w:p>
    <w:p w14:paraId="37238E0B" w14:textId="1BB1DF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Pr>
            <w:webHidden/>
          </w:rPr>
          <w:t>110</w:t>
        </w:r>
        <w:r>
          <w:rPr>
            <w:webHidden/>
          </w:rPr>
          <w:fldChar w:fldCharType="end"/>
        </w:r>
      </w:hyperlink>
    </w:p>
    <w:p w14:paraId="6A0D1276" w14:textId="222557E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Pr>
            <w:webHidden/>
          </w:rPr>
          <w:t>110</w:t>
        </w:r>
        <w:r>
          <w:rPr>
            <w:webHidden/>
          </w:rPr>
          <w:fldChar w:fldCharType="end"/>
        </w:r>
      </w:hyperlink>
    </w:p>
    <w:p w14:paraId="128A2A3D" w14:textId="5EA32EC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Pr>
            <w:webHidden/>
          </w:rPr>
          <w:t>110</w:t>
        </w:r>
        <w:r>
          <w:rPr>
            <w:webHidden/>
          </w:rPr>
          <w:fldChar w:fldCharType="end"/>
        </w:r>
      </w:hyperlink>
    </w:p>
    <w:p w14:paraId="598312D1" w14:textId="637A728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Pr>
            <w:webHidden/>
          </w:rPr>
          <w:t>111</w:t>
        </w:r>
        <w:r>
          <w:rPr>
            <w:webHidden/>
          </w:rPr>
          <w:fldChar w:fldCharType="end"/>
        </w:r>
      </w:hyperlink>
    </w:p>
    <w:p w14:paraId="1475BFA9" w14:textId="4E9B3C72"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Pr>
            <w:webHidden/>
          </w:rPr>
          <w:t>112</w:t>
        </w:r>
        <w:r>
          <w:rPr>
            <w:webHidden/>
          </w:rPr>
          <w:fldChar w:fldCharType="end"/>
        </w:r>
      </w:hyperlink>
    </w:p>
    <w:p w14:paraId="044660CF" w14:textId="4034707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Pr>
            <w:webHidden/>
          </w:rPr>
          <w:t>112</w:t>
        </w:r>
        <w:r>
          <w:rPr>
            <w:webHidden/>
          </w:rPr>
          <w:fldChar w:fldCharType="end"/>
        </w:r>
      </w:hyperlink>
    </w:p>
    <w:p w14:paraId="1AFC9156" w14:textId="55FF31A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Pr>
            <w:webHidden/>
          </w:rPr>
          <w:t>112</w:t>
        </w:r>
        <w:r>
          <w:rPr>
            <w:webHidden/>
          </w:rPr>
          <w:fldChar w:fldCharType="end"/>
        </w:r>
      </w:hyperlink>
    </w:p>
    <w:p w14:paraId="66604331" w14:textId="2064C97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Pr>
            <w:webHidden/>
          </w:rPr>
          <w:t>116</w:t>
        </w:r>
        <w:r>
          <w:rPr>
            <w:webHidden/>
          </w:rPr>
          <w:fldChar w:fldCharType="end"/>
        </w:r>
      </w:hyperlink>
    </w:p>
    <w:p w14:paraId="15FE9C6C" w14:textId="0AC078C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Pr>
            <w:webHidden/>
          </w:rPr>
          <w:t>116</w:t>
        </w:r>
        <w:r>
          <w:rPr>
            <w:webHidden/>
          </w:rPr>
          <w:fldChar w:fldCharType="end"/>
        </w:r>
      </w:hyperlink>
    </w:p>
    <w:p w14:paraId="63C3AB1B" w14:textId="7B5CA00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Pr>
            <w:webHidden/>
          </w:rPr>
          <w:t>125</w:t>
        </w:r>
        <w:r>
          <w:rPr>
            <w:webHidden/>
          </w:rPr>
          <w:fldChar w:fldCharType="end"/>
        </w:r>
      </w:hyperlink>
    </w:p>
    <w:p w14:paraId="64881CC6" w14:textId="104488F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Pr>
            <w:webHidden/>
          </w:rPr>
          <w:t>125</w:t>
        </w:r>
        <w:r>
          <w:rPr>
            <w:webHidden/>
          </w:rPr>
          <w:fldChar w:fldCharType="end"/>
        </w:r>
      </w:hyperlink>
    </w:p>
    <w:p w14:paraId="54C4BC55" w14:textId="5653267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Pr>
            <w:webHidden/>
          </w:rPr>
          <w:t>130</w:t>
        </w:r>
        <w:r>
          <w:rPr>
            <w:webHidden/>
          </w:rPr>
          <w:fldChar w:fldCharType="end"/>
        </w:r>
      </w:hyperlink>
    </w:p>
    <w:p w14:paraId="1A79F202" w14:textId="1881344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Pr>
            <w:webHidden/>
          </w:rPr>
          <w:t>130</w:t>
        </w:r>
        <w:r>
          <w:rPr>
            <w:webHidden/>
          </w:rPr>
          <w:fldChar w:fldCharType="end"/>
        </w:r>
      </w:hyperlink>
    </w:p>
    <w:p w14:paraId="5345E422" w14:textId="7DADFCFA"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Pr>
            <w:webHidden/>
          </w:rPr>
          <w:t>141</w:t>
        </w:r>
        <w:r>
          <w:rPr>
            <w:webHidden/>
          </w:rPr>
          <w:fldChar w:fldCharType="end"/>
        </w:r>
      </w:hyperlink>
    </w:p>
    <w:p w14:paraId="3B4DC90A" w14:textId="303BE4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Pr>
            <w:webHidden/>
          </w:rPr>
          <w:t>141</w:t>
        </w:r>
        <w:r>
          <w:rPr>
            <w:webHidden/>
          </w:rPr>
          <w:fldChar w:fldCharType="end"/>
        </w:r>
      </w:hyperlink>
    </w:p>
    <w:p w14:paraId="3226528F" w14:textId="565CE3F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 xml:space="preserve">Development of RangeShifter v2.0 was supported by the project PROBIS funded by the </w:t>
      </w:r>
      <w:proofErr w:type="spellStart"/>
      <w:r w:rsidRPr="00047DA9">
        <w:rPr>
          <w:szCs w:val="24"/>
        </w:rPr>
        <w:t>BiodivERsA</w:t>
      </w:r>
      <w:proofErr w:type="spellEnd"/>
      <w:r w:rsidRPr="00047DA9">
        <w:rPr>
          <w:szCs w:val="24"/>
        </w:rPr>
        <w:t xml:space="preserve">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 xml:space="preserve">The missing link: </w:t>
      </w:r>
      <w:r w:rsidRPr="00497267">
        <w:rPr>
          <w:szCs w:val="24"/>
        </w:rPr>
        <w:t>unravelling</w:t>
      </w:r>
      <w:r w:rsidRPr="00497267">
        <w:rPr>
          <w:szCs w:val="24"/>
        </w:rPr>
        <w:t xml:space="preserve"> the role of genetic variation of beneficial arthropods in </w:t>
      </w:r>
      <w:proofErr w:type="spellStart"/>
      <w:r w:rsidRPr="00497267">
        <w:rPr>
          <w:szCs w:val="24"/>
        </w:rPr>
        <w:t>agro</w:t>
      </w:r>
      <w:proofErr w:type="spellEnd"/>
      <w:r w:rsidRPr="00497267">
        <w:rPr>
          <w:szCs w:val="24"/>
        </w:rPr>
        <w:t>-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047DA9">
        <w:rPr>
          <w:noProof/>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047DA9">
        <w:t xml:space="preserve">. 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047DA9">
        <w:rPr>
          <w:noProof/>
        </w:rPr>
        <w:t>(Krosby et al. 2010; Doerr et al. 2011; Hodgson et al. 2012)</w:t>
      </w:r>
      <w:r w:rsidRPr="00047DA9">
        <w:fldChar w:fldCharType="end"/>
      </w:r>
      <w:r w:rsidRPr="00047DA9">
        <w:t xml:space="preserve">, conservation genetics </w:t>
      </w:r>
      <w:r w:rsidRPr="00047DA9">
        <w:fldChar w:fldCharType="begin" w:fldLock="1"/>
      </w:r>
      <w:r w:rsidRPr="00047DA9">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047DA9" w:rsidRDefault="0067520E" w:rsidP="00C57BF9">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047DA9">
        <w:rPr>
          <w:noProof/>
        </w:rPr>
        <w:t>(Holt 2003; Norberg et al. 2012; Schurr et al. 2012; Thuiller et al. 2013; Travis et al. 2014)</w:t>
      </w:r>
      <w:r w:rsidRPr="00047DA9">
        <w:fldChar w:fldCharType="end"/>
      </w:r>
      <w:r w:rsidRPr="00047DA9">
        <w:t xml:space="preserve">. 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w:t>
      </w:r>
      <w:proofErr w:type="gramStart"/>
      <w:r w:rsidRPr="00047DA9">
        <w:t>climatically-suitable</w:t>
      </w:r>
      <w:proofErr w:type="gramEnd"/>
      <w:r w:rsidRPr="00047DA9">
        <w:t xml:space="preserve"> regions will be inhibited by habitat fragmentation. Hence, understanding the synergy between climate change and habitat fragmentation and how </w:t>
      </w:r>
      <w:proofErr w:type="gramStart"/>
      <w:r w:rsidRPr="00047DA9">
        <w:t>species’</w:t>
      </w:r>
      <w:proofErr w:type="gramEnd"/>
      <w:r w:rsidRPr="00047DA9">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047DA9">
        <w:rPr>
          <w:noProof/>
        </w:rPr>
        <w:t>(Hughes et al. 2003; Travis 2003; Kokko &amp; López-Sepulcre 2006; Best et al. 2007; Brooker et al. 2007; McInerny et al. 2007; Mustin et al. 2009; Pöyry et al. 2009; Le Galliard et al. 2012a; Travis et al. 2014)</w:t>
      </w:r>
      <w:r w:rsidRPr="00047DA9">
        <w:fldChar w:fldCharType="end"/>
      </w:r>
      <w:r w:rsidRPr="00047DA9">
        <w:t>.</w:t>
      </w:r>
    </w:p>
    <w:p w14:paraId="59E5A85D" w14:textId="77777777" w:rsidR="0067520E" w:rsidRPr="00047DA9" w:rsidRDefault="0067520E" w:rsidP="00C57BF9">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w:t>
      </w:r>
      <w:proofErr w:type="gramStart"/>
      <w:r w:rsidRPr="00047DA9">
        <w:t>in order to</w:t>
      </w:r>
      <w:proofErr w:type="gramEnd"/>
      <w:r w:rsidRPr="00047DA9">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047DA9">
        <w:rPr>
          <w:noProof/>
        </w:rPr>
        <w:t xml:space="preserve">(Pearson &amp; </w:t>
      </w:r>
      <w:r w:rsidRPr="00047DA9">
        <w:rPr>
          <w:noProof/>
        </w:rPr>
        <w:lastRenderedPageBreak/>
        <w:t>Dawson 2003; Guisan &amp; Thuiller 2005; Heikkinen et al. 2006; Dormann 2007; Zurell et al. 2009; Sinclair et al. 2010; Dawson et al. 2011)</w:t>
      </w:r>
      <w:r w:rsidRPr="00047DA9">
        <w:fldChar w:fldCharType="end"/>
      </w:r>
      <w:r w:rsidRPr="00047DA9">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047DA9">
        <w:rPr>
          <w:noProof/>
        </w:rPr>
        <w:t>(Thuiller et al. 2008, 2013; Engler &amp; Guisan 2009; Franklin 2010; Gallien et al. 2010; Huntley et al. 2010; Higgins et al. 2012; Schurr et al. 2012)</w:t>
      </w:r>
      <w:r w:rsidRPr="00047DA9">
        <w:fldChar w:fldCharType="end"/>
      </w:r>
      <w:r w:rsidRPr="00047DA9">
        <w:t xml:space="preserve">. 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047DA9">
        <w:rPr>
          <w:noProof/>
        </w:rPr>
        <w:t>(Keith et al. 2008; Anderson et al. 2009; Midgley et al. 2010; Zurell et al. 2012; Conlisk et al. 2013)</w:t>
      </w:r>
      <w:r w:rsidRPr="00047DA9">
        <w:fldChar w:fldCharType="end"/>
      </w:r>
      <w:r w:rsidRPr="00047DA9">
        <w:t xml:space="preserve">. 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w:t>
      </w:r>
      <w:proofErr w:type="gramStart"/>
      <w:r w:rsidRPr="00047DA9">
        <w:t>all of</w:t>
      </w:r>
      <w:proofErr w:type="gramEnd"/>
      <w:r w:rsidRPr="00047DA9">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047DA9">
        <w:rPr>
          <w:noProof/>
        </w:rPr>
        <w:t>(Holt 2003; Hastings et al. 2005; Excoffier et al. 2009; Sexton et al. 2009; Schurr et al. 2012)</w:t>
      </w:r>
      <w:r w:rsidRPr="00047DA9">
        <w:fldChar w:fldCharType="end"/>
      </w:r>
      <w:r w:rsidRPr="00047DA9">
        <w:t xml:space="preserve">. 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xml:space="preserve">.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047DA9">
        <w:t>widely-used</w:t>
      </w:r>
      <w:proofErr w:type="gramEnd"/>
      <w:r w:rsidRPr="00047DA9">
        <w:t xml:space="preserve">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w:t>
      </w:r>
      <w:proofErr w:type="gramStart"/>
      <w:r w:rsidRPr="00047DA9">
        <w:t>Thus</w:t>
      </w:r>
      <w:proofErr w:type="gramEnd"/>
      <w:r w:rsidRPr="00047DA9">
        <w:t xml:space="preserve">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 xml:space="preserve">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w:t>
      </w:r>
      <w:proofErr w:type="gramStart"/>
      <w:r w:rsidRPr="00047DA9">
        <w:rPr>
          <w:szCs w:val="24"/>
        </w:rPr>
        <w:t>spatially-explicit</w:t>
      </w:r>
      <w:proofErr w:type="gramEnd"/>
      <w:r w:rsidRPr="00047DA9">
        <w:rPr>
          <w:szCs w:val="24"/>
        </w:rPr>
        <w:t xml:space="preserve">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 xml:space="preserve">Population dynamics (which can </w:t>
      </w:r>
      <w:proofErr w:type="gramStart"/>
      <w:r w:rsidRPr="00047DA9">
        <w:rPr>
          <w:szCs w:val="24"/>
        </w:rPr>
        <w:t>represented</w:t>
      </w:r>
      <w:proofErr w:type="gramEnd"/>
      <w:r w:rsidRPr="00047DA9">
        <w:rPr>
          <w:szCs w:val="24"/>
        </w:rPr>
        <w:t xml:space="preserve"> at different levels of complexity from a simple non-overlapping generations and only-femal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w:t>
      </w:r>
      <w:proofErr w:type="gramStart"/>
      <w:r w:rsidRPr="00047DA9">
        <w:rPr>
          <w:bCs/>
          <w:szCs w:val="24"/>
        </w:rPr>
        <w:t>particular parameters</w:t>
      </w:r>
      <w:proofErr w:type="gramEnd"/>
      <w:r w:rsidRPr="00047DA9">
        <w:rPr>
          <w:bCs/>
          <w:szCs w:val="24"/>
        </w:rPr>
        <w:t xml:space="preserve">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xml:space="preserve">. There are so far few papers that model dispersal explicitly as a three-stage process </w:t>
      </w:r>
      <w:proofErr w:type="gramStart"/>
      <w:r w:rsidRPr="00047DA9">
        <w:t>and also</w:t>
      </w:r>
      <w:proofErr w:type="gramEnd"/>
      <w:r w:rsidRPr="00047DA9">
        <w:t xml:space="preserve">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 xml:space="preserve">RangeShifter incorporates the possibility for sophisticated stage-structured population dynamics. This enables linking classical stage-structured matrix models with spatial dynamics. </w:t>
      </w:r>
      <w:proofErr w:type="gramStart"/>
      <w:r w:rsidRPr="00047DA9">
        <w:t>In particular we</w:t>
      </w:r>
      <w:proofErr w:type="gramEnd"/>
      <w:r w:rsidRPr="00047DA9">
        <w:t xml:space="preserv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 xml:space="preserve">RangeShifter has been designed with a user-friendly graphical user interface and runs under Microsoft Windows. Thus, a flexible and sophisticated platform for simulating </w:t>
      </w:r>
      <w:proofErr w:type="gramStart"/>
      <w:r w:rsidRPr="00047DA9">
        <w:t>spatially-explicit</w:t>
      </w:r>
      <w:proofErr w:type="gramEnd"/>
      <w:r w:rsidRPr="00047DA9">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w:t>
      </w:r>
      <w:proofErr w:type="gramStart"/>
      <w:r w:rsidRPr="00047DA9">
        <w:t>parameter-hungry</w:t>
      </w:r>
      <w:proofErr w:type="gramEnd"/>
      <w:r w:rsidRPr="00047DA9">
        <w:t xml:space="preserve">.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047DA9">
        <w:rPr>
          <w:noProof/>
        </w:rPr>
        <w:t>(Gilman et al. 2010; Hellmann et al. 2012; Singer et al. 2012; Urban et al. 2013; Wisz et al. 2013)</w:t>
      </w:r>
      <w:r w:rsidR="0067520E" w:rsidRPr="00047DA9">
        <w:fldChar w:fldCharType="end"/>
      </w:r>
      <w:r w:rsidR="0067520E" w:rsidRPr="00047DA9">
        <w:t xml:space="preserve">. 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w:t>
      </w:r>
      <w:proofErr w:type="spellStart"/>
      <w:r w:rsidR="0067520E" w:rsidRPr="00047DA9">
        <w:t>sDiv</w:t>
      </w:r>
      <w:proofErr w:type="spellEnd"/>
      <w:r w:rsidR="0067520E" w:rsidRPr="00047DA9">
        <w:t xml:space="preserve">, Leipzig, Germany and </w:t>
      </w:r>
      <w:proofErr w:type="spellStart"/>
      <w:r w:rsidR="0067520E" w:rsidRPr="00047DA9">
        <w:t>Diversitas</w:t>
      </w:r>
      <w:proofErr w:type="spellEnd"/>
      <w:r w:rsidR="0067520E" w:rsidRPr="00047DA9">
        <w:t>).</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w:t>
      </w:r>
      <w:proofErr w:type="gramStart"/>
      <w:r w:rsidRPr="00047DA9">
        <w:t>particular model</w:t>
      </w:r>
      <w:proofErr w:type="gramEnd"/>
      <w:r w:rsidRPr="00047DA9">
        <w:t xml:space="preserve">.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 xml:space="preserve">The </w:t>
      </w:r>
      <w:proofErr w:type="gramStart"/>
      <w:r w:rsidRPr="00047DA9">
        <w:t>manner in which</w:t>
      </w:r>
      <w:proofErr w:type="gramEnd"/>
      <w:r w:rsidRPr="00047DA9">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proofErr w:type="gramStart"/>
      <w:r w:rsidRPr="00047DA9">
        <w:t>As a consequence of</w:t>
      </w:r>
      <w:proofErr w:type="gramEnd"/>
      <w:r w:rsidRPr="00047DA9">
        <w:t xml:space="preserve">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 xml:space="preserve">When SMS is the transfer model, ‘heat maps’ may be produced recording how many times each non-suitable cell has been visited by dispersers </w:t>
      </w:r>
      <w:proofErr w:type="gramStart"/>
      <w:r w:rsidRPr="00047DA9">
        <w:t>during the course of</w:t>
      </w:r>
      <w:proofErr w:type="gramEnd"/>
      <w:r w:rsidRPr="00047DA9">
        <w:t xml:space="preserve">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w:t>
      </w:r>
      <w:proofErr w:type="gramStart"/>
      <w:r w:rsidRPr="00047DA9">
        <w:t xml:space="preserve">during </w:t>
      </w:r>
      <w:r w:rsidR="00BA4B4D" w:rsidRPr="00047DA9">
        <w:t>the course of</w:t>
      </w:r>
      <w:proofErr w:type="gramEnd"/>
      <w:r w:rsidR="00BA4B4D" w:rsidRPr="00047DA9">
        <w:t xml:space="preserve">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w:t>
      </w:r>
      <w:proofErr w:type="gramStart"/>
      <w:r w:rsidRPr="00047DA9">
        <w:t>landscape</w:t>
      </w:r>
      <w:proofErr w:type="gramEnd"/>
      <w:r w:rsidRPr="00047DA9">
        <w:t xml:space="preserv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 xml:space="preserve">Populations comprising only one </w:t>
      </w:r>
      <w:proofErr w:type="gramStart"/>
      <w:r w:rsidRPr="00047DA9">
        <w:t>sex</w:t>
      </w:r>
      <w:proofErr w:type="gramEnd"/>
      <w:r w:rsidRPr="00047DA9">
        <w:t xml:space="preserve"> or sub-</w:t>
      </w:r>
      <w:r w:rsidRPr="00047DA9">
        <w:lastRenderedPageBreak/>
        <w:t xml:space="preserve">adult stages are </w:t>
      </w:r>
      <w:r w:rsidR="00172E39" w:rsidRPr="00047DA9">
        <w:t>treated as unoccupied</w:t>
      </w:r>
      <w:r w:rsidRPr="00047DA9">
        <w:t xml:space="preserve">, but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xml:space="preserve">). Additionally, during range expansion, part of the range furthest from the front can progressively be made unsuitable </w:t>
      </w:r>
      <w:proofErr w:type="gramStart"/>
      <w:r w:rsidRPr="00047DA9">
        <w:t>in order to</w:t>
      </w:r>
      <w:proofErr w:type="gramEnd"/>
      <w:r w:rsidRPr="00047DA9">
        <w:t xml:space="preserve"> reduce the total population size.</w:t>
      </w:r>
    </w:p>
    <w:p w14:paraId="169F483A" w14:textId="1D8C3C58" w:rsidR="00A36A6C" w:rsidRPr="00047DA9" w:rsidRDefault="006E3F8A" w:rsidP="00A36A6C">
      <w:pPr>
        <w:pStyle w:val="Numbered"/>
      </w:pPr>
      <w:r w:rsidRPr="00047DA9">
        <w:t xml:space="preserve">There is a new initialisation option, which allows </w:t>
      </w:r>
      <w:proofErr w:type="gramStart"/>
      <w:r w:rsidRPr="00047DA9">
        <w:t>particular numbers</w:t>
      </w:r>
      <w:proofErr w:type="gramEnd"/>
      <w:r w:rsidRPr="00047DA9">
        <w:t xml:space="preserve">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w:t>
      </w:r>
      <w:proofErr w:type="spellStart"/>
      <w:r>
        <w:rPr>
          <w:szCs w:val="24"/>
        </w:rPr>
        <w:t>RangeShiftR</w:t>
      </w:r>
      <w:proofErr w:type="spellEnd"/>
      <w:r>
        <w:rPr>
          <w:szCs w:val="24"/>
        </w:rPr>
        <w:t>.</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 xml:space="preserve">Individuals are the basic entities of the RangeShifter model. </w:t>
      </w:r>
      <w:proofErr w:type="gramStart"/>
      <w:r w:rsidRPr="00047DA9">
        <w:t>Each individual</w:t>
      </w:r>
      <w:proofErr w:type="gramEnd"/>
      <w:r w:rsidRPr="00047DA9">
        <w:t xml:space="preserve">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 xml:space="preserve">dispersal traits (in the case of inter-individual variability; these can </w:t>
      </w:r>
      <w:proofErr w:type="gramStart"/>
      <w:r w:rsidRPr="00047DA9">
        <w:rPr>
          <w:rFonts w:cs="Times New Roman"/>
          <w:szCs w:val="24"/>
          <w:lang w:val="en-GB"/>
        </w:rPr>
        <w:t>include:</w:t>
      </w:r>
      <w:proofErr w:type="gramEnd"/>
      <w:r w:rsidRPr="00047DA9">
        <w:rPr>
          <w:rFonts w:cs="Times New Roman"/>
          <w:szCs w:val="24"/>
          <w:lang w:val="en-GB"/>
        </w:rPr>
        <w:t xml:space="preserv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 xml:space="preserve">The spatial extent that the software </w:t>
      </w:r>
      <w:proofErr w:type="gramStart"/>
      <w:r w:rsidRPr="00047DA9">
        <w:rPr>
          <w:szCs w:val="24"/>
        </w:rPr>
        <w:t>is able to</w:t>
      </w:r>
      <w:proofErr w:type="gramEnd"/>
      <w:r w:rsidRPr="00047DA9">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047DA9">
        <w:rPr>
          <w:szCs w:val="24"/>
        </w:rPr>
        <w:t>similar to</w:t>
      </w:r>
      <w:proofErr w:type="gramEnd"/>
      <w:r w:rsidRPr="00047DA9">
        <w:rPr>
          <w:szCs w:val="24"/>
        </w:rPr>
        <w:t xml:space="preserve"> that presented in Tutorial 1 for the extent of Great Britain at 1km resolution, we are able to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w:t>
      </w:r>
      <w:proofErr w:type="gramStart"/>
      <w:r w:rsidRPr="00047DA9">
        <w:rPr>
          <w:szCs w:val="24"/>
        </w:rPr>
        <w:t>year</w:t>
      </w:r>
      <w:proofErr w:type="gramEnd"/>
      <w:r w:rsidRPr="00047DA9">
        <w:rPr>
          <w:szCs w:val="24"/>
        </w:rPr>
        <w:t xml:space="preserve"> but it is also possible to simulate situations where there more than one per year or only one every </w:t>
      </w:r>
      <w:r w:rsidRPr="00047DA9">
        <w:rPr>
          <w:i/>
          <w:szCs w:val="24"/>
        </w:rPr>
        <w:t>N</w:t>
      </w:r>
      <w:r w:rsidRPr="00047DA9">
        <w:rPr>
          <w:szCs w:val="24"/>
        </w:rPr>
        <w:t xml:space="preserve"> years.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6" w:name="_Toc180771627"/>
      <w:r w:rsidRPr="00047DA9">
        <w:lastRenderedPageBreak/>
        <w:t xml:space="preserve">Model </w:t>
      </w:r>
      <w:proofErr w:type="gramStart"/>
      <w:r w:rsidRPr="00047DA9">
        <w:t>work flow</w:t>
      </w:r>
      <w:proofErr w:type="gramEnd"/>
      <w:r w:rsidRPr="00047DA9">
        <w:t xml:space="preserve"> / schedule</w:t>
      </w:r>
      <w:bookmarkEnd w:id="16"/>
    </w:p>
    <w:p w14:paraId="307C57A9" w14:textId="04AA4B4B" w:rsidR="0067520E" w:rsidRPr="00047DA9" w:rsidRDefault="00000000" w:rsidP="00C57BF9">
      <w:pPr>
        <w:pStyle w:val="Figure"/>
      </w:pPr>
      <w:r w:rsidRPr="00047DA9">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rsidRPr="00047DA9">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 xml:space="preserve">Stage-structure &amp; survival between </w:t>
                    </w:r>
                    <w:proofErr w:type="spellStart"/>
                    <w:r w:rsidRPr="00FD267A">
                      <w:rPr>
                        <w:rFonts w:ascii="Arial" w:hAnsi="Arial" w:cs="Arial"/>
                        <w:i/>
                        <w:sz w:val="18"/>
                        <w:szCs w:val="18"/>
                      </w:rPr>
                      <w:t>repr</w:t>
                    </w:r>
                    <w:proofErr w:type="spellEnd"/>
                    <w:r w:rsidRPr="00FD267A">
                      <w:rPr>
                        <w:rFonts w:ascii="Arial" w:hAnsi="Arial" w:cs="Arial"/>
                        <w:i/>
                        <w:sz w:val="18"/>
                        <w:szCs w:val="18"/>
                      </w:rPr>
                      <w:t>.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7" w:name="_Landscape"/>
      <w:bookmarkStart w:id="18" w:name="_Toc180771628"/>
      <w:bookmarkEnd w:id="17"/>
      <w:r w:rsidRPr="00047DA9">
        <w:lastRenderedPageBreak/>
        <w:t>Landscape</w:t>
      </w:r>
      <w:bookmarkEnd w:id="18"/>
    </w:p>
    <w:p w14:paraId="7EF4BA7B" w14:textId="77777777" w:rsidR="0067520E" w:rsidRPr="00047DA9" w:rsidRDefault="0067520E" w:rsidP="009E434A">
      <w:pPr>
        <w:pStyle w:val="Heading3"/>
        <w:numPr>
          <w:ilvl w:val="2"/>
          <w:numId w:val="14"/>
        </w:numPr>
      </w:pPr>
      <w:bookmarkStart w:id="19" w:name="_Toc180771629"/>
      <w:r w:rsidRPr="00047DA9">
        <w:t>Imported landscape</w:t>
      </w:r>
      <w:bookmarkEnd w:id="19"/>
    </w:p>
    <w:p w14:paraId="0DA2F055" w14:textId="77777777" w:rsidR="0067520E" w:rsidRPr="00047DA9" w:rsidRDefault="0067520E" w:rsidP="00C57BF9">
      <w:pPr>
        <w:rPr>
          <w:szCs w:val="24"/>
        </w:rPr>
      </w:pPr>
      <w:r w:rsidRPr="00047DA9">
        <w:rPr>
          <w:szCs w:val="24"/>
        </w:rPr>
        <w:t xml:space="preserve">The model can be run on real landscape maps that can be imported into RangeShifter </w:t>
      </w:r>
      <w:proofErr w:type="gramStart"/>
      <w:r w:rsidRPr="00047DA9">
        <w:rPr>
          <w:szCs w:val="24"/>
        </w:rPr>
        <w:t>provided that</w:t>
      </w:r>
      <w:proofErr w:type="gramEnd"/>
      <w:r w:rsidRPr="00047DA9">
        <w:rPr>
          <w:szCs w:val="24"/>
        </w:rPr>
        <w:t xml:space="preserve">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0" w:name="_Dynamic_landscape"/>
      <w:bookmarkStart w:id="21" w:name="_Toc180771630"/>
      <w:bookmarkEnd w:id="20"/>
      <w:r w:rsidRPr="00047DA9">
        <w:t>Dynamic</w:t>
      </w:r>
      <w:r w:rsidR="0098777A" w:rsidRPr="00047DA9">
        <w:t xml:space="preserve"> landscape</w:t>
      </w:r>
      <w:bookmarkEnd w:id="21"/>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proofErr w:type="gramStart"/>
      <w:r w:rsidRPr="00047DA9">
        <w:rPr>
          <w:szCs w:val="24"/>
        </w:rPr>
        <w:t>during the course of</w:t>
      </w:r>
      <w:proofErr w:type="gramEnd"/>
      <w:r w:rsidRPr="00047DA9">
        <w:rPr>
          <w:szCs w:val="24"/>
        </w:rPr>
        <w:t xml:space="preserve"> a simulation. </w:t>
      </w:r>
      <w:r w:rsidR="001A3BB4" w:rsidRPr="00047DA9">
        <w:rPr>
          <w:szCs w:val="24"/>
        </w:rPr>
        <w:t xml:space="preserve">Note that any landscape change occurs at the start of the year, i.e. before the first/only reproductive season. </w:t>
      </w:r>
      <w:r w:rsidRPr="00047DA9">
        <w:rPr>
          <w:szCs w:val="24"/>
        </w:rPr>
        <w:t xml:space="preserve">In a patch-based model, the shape of patches may change, patches may be </w:t>
      </w:r>
      <w:proofErr w:type="gramStart"/>
      <w:r w:rsidRPr="00047DA9">
        <w:rPr>
          <w:szCs w:val="24"/>
        </w:rPr>
        <w:t>removed</w:t>
      </w:r>
      <w:proofErr w:type="gramEnd"/>
      <w:r w:rsidRPr="00047DA9">
        <w:rPr>
          <w:szCs w:val="24"/>
        </w:rPr>
        <w:t xml:space="preserve"> and new patches may be created where there was previously inter-patch matrix. </w:t>
      </w:r>
      <w:proofErr w:type="gramStart"/>
      <w:r w:rsidRPr="00047DA9">
        <w:rPr>
          <w:szCs w:val="24"/>
        </w:rPr>
        <w:t>Thus</w:t>
      </w:r>
      <w:proofErr w:type="gramEnd"/>
      <w:r w:rsidRPr="00047DA9">
        <w:rPr>
          <w:szCs w:val="24"/>
        </w:rPr>
        <w:t xml:space="preserve">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2"/>
      <w:commentRangeStart w:id="23"/>
      <w:r w:rsidR="000F3BC1" w:rsidRPr="00047DA9">
        <w:rPr>
          <w:szCs w:val="24"/>
        </w:rPr>
        <w:t xml:space="preserve">Possible ways to </w:t>
      </w:r>
      <w:r w:rsidR="00B96B96" w:rsidRPr="00047DA9">
        <w:rPr>
          <w:szCs w:val="24"/>
        </w:rPr>
        <w:t>work around this restriction include</w:t>
      </w:r>
      <w:commentRangeEnd w:id="22"/>
      <w:r w:rsidR="00F21E9B" w:rsidRPr="00047DA9">
        <w:rPr>
          <w:rStyle w:val="CommentReference"/>
          <w:rFonts w:eastAsiaTheme="minorHAnsi" w:cstheme="minorBidi"/>
        </w:rPr>
        <w:commentReference w:id="22"/>
      </w:r>
      <w:commentRangeEnd w:id="23"/>
      <w:r w:rsidR="00CD55D0" w:rsidRPr="00047DA9">
        <w:rPr>
          <w:rStyle w:val="CommentReference"/>
          <w:rFonts w:eastAsiaTheme="minorHAnsi" w:cstheme="minorBidi"/>
        </w:rPr>
        <w:commentReference w:id="23"/>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4" w:name="_Artificial_landscape_generator"/>
      <w:bookmarkStart w:id="25" w:name="_Toc180771631"/>
      <w:bookmarkEnd w:id="24"/>
      <w:r w:rsidRPr="00047DA9">
        <w:t>Artificial landscape generator</w:t>
      </w:r>
      <w:bookmarkEnd w:id="25"/>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proofErr w:type="spellStart"/>
      <w:r w:rsidRPr="00047DA9">
        <w:rPr>
          <w:szCs w:val="24"/>
        </w:rPr>
        <w:t>Qrule</w:t>
      </w:r>
      <w:proofErr w:type="spellEnd"/>
      <w:r w:rsidRPr="00047DA9">
        <w:rPr>
          <w:szCs w:val="24"/>
        </w:rPr>
        <w:t xml:space="preserve">, </w:t>
      </w:r>
      <w:proofErr w:type="spellStart"/>
      <w:r w:rsidRPr="00047DA9">
        <w:rPr>
          <w:szCs w:val="24"/>
        </w:rPr>
        <w:t>Simmap</w:t>
      </w:r>
      <w:proofErr w:type="spellEnd"/>
      <w:r w:rsidRPr="00047DA9">
        <w:rPr>
          <w:szCs w:val="24"/>
        </w:rPr>
        <w:t xml:space="preserve">, </w:t>
      </w:r>
      <w:proofErr w:type="spellStart"/>
      <w:r w:rsidRPr="00047DA9">
        <w:rPr>
          <w:szCs w:val="24"/>
        </w:rPr>
        <w:t>Dinamica</w:t>
      </w:r>
      <w:proofErr w:type="spellEnd"/>
      <w:r w:rsidRPr="00047DA9">
        <w:rPr>
          <w:szCs w:val="24"/>
        </w:rPr>
        <w:t xml:space="preserve">, G-RaFF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w:t>
      </w:r>
      <w:proofErr w:type="spellStart"/>
      <w:r w:rsidRPr="00047DA9">
        <w:t>a,d</w:t>
      </w:r>
      <w:proofErr w:type="spellEnd"/>
      <w:r w:rsidRPr="00047DA9">
        <w:t>) Random landscapes. (</w:t>
      </w:r>
      <w:proofErr w:type="spellStart"/>
      <w:r w:rsidRPr="00047DA9">
        <w:t>b,e</w:t>
      </w:r>
      <w:proofErr w:type="spellEnd"/>
      <w:r w:rsidRPr="00047DA9">
        <w:t>) Fractal landscapes for which H = 0.1. (</w:t>
      </w:r>
      <w:proofErr w:type="spellStart"/>
      <w:r w:rsidRPr="00047DA9">
        <w:t>c,f</w:t>
      </w:r>
      <w:proofErr w:type="spellEnd"/>
      <w:r w:rsidRPr="00047DA9">
        <w:t>)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6" w:name="_Environmental_gradient"/>
      <w:bookmarkStart w:id="27" w:name="_Toc180771632"/>
      <w:bookmarkEnd w:id="26"/>
      <w:r w:rsidRPr="00047DA9">
        <w:lastRenderedPageBreak/>
        <w:t>Environmental gradient</w:t>
      </w:r>
      <w:bookmarkEnd w:id="27"/>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047DA9" w:rsidRDefault="0067520E" w:rsidP="00C57BF9">
      <w:pPr>
        <w:rPr>
          <w:szCs w:val="24"/>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047DA9">
        <w:rPr>
          <w:noProof/>
          <w:szCs w:val="24"/>
        </w:rPr>
        <w:t>(Atkins &amp; Travis 2010; Bocedi et al. 2013; De Block et al. 2013; Kubisch et al. 2013)</w:t>
      </w:r>
      <w:r w:rsidRPr="00047DA9">
        <w:rPr>
          <w:szCs w:val="24"/>
        </w:rPr>
        <w:fldChar w:fldCharType="end"/>
      </w:r>
      <w:r w:rsidRPr="00047DA9">
        <w:rPr>
          <w:szCs w:val="24"/>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proofErr w:type="spellStart"/>
      <w:r w:rsidRPr="00497267">
        <w:rPr>
          <w:i/>
          <w:lang w:val="es-ES"/>
        </w:rPr>
        <w:t>e</w:t>
      </w:r>
      <w:proofErr w:type="spellEnd"/>
      <w:r w:rsidRPr="00497267">
        <w:rPr>
          <w:i/>
          <w:vertAlign w:val="subscript"/>
          <w:lang w:val="es-ES"/>
        </w:rPr>
        <w:t>(</w:t>
      </w:r>
      <w:proofErr w:type="spellStart"/>
      <w:proofErr w:type="gramStart"/>
      <w:r w:rsidRPr="00497267">
        <w:rPr>
          <w:i/>
          <w:vertAlign w:val="subscript"/>
          <w:lang w:val="es-ES"/>
        </w:rPr>
        <w:t>x,y</w:t>
      </w:r>
      <w:proofErr w:type="spellEnd"/>
      <w:proofErr w:type="gramEnd"/>
      <w:r w:rsidRPr="00497267">
        <w:rPr>
          <w:i/>
          <w:vertAlign w:val="subscript"/>
          <w:lang w:val="es-ES"/>
        </w:rPr>
        <w:t>)</w:t>
      </w:r>
      <w:r w:rsidRPr="00497267">
        <w:rPr>
          <w:i/>
          <w:lang w:val="es-ES"/>
        </w:rPr>
        <w:t xml:space="preserve"> = 1.0 - |y – </w:t>
      </w:r>
      <w:proofErr w:type="spellStart"/>
      <w:r w:rsidRPr="00497267">
        <w:rPr>
          <w:i/>
          <w:lang w:val="es-ES"/>
        </w:rPr>
        <w:t>y</w:t>
      </w:r>
      <w:r w:rsidRPr="00497267">
        <w:rPr>
          <w:i/>
          <w:vertAlign w:val="subscript"/>
          <w:lang w:val="es-ES"/>
        </w:rPr>
        <w:t>opt</w:t>
      </w:r>
      <w:proofErr w:type="spellEnd"/>
      <w:r w:rsidRPr="00497267">
        <w:rPr>
          <w:i/>
          <w:lang w:val="es-ES"/>
        </w:rPr>
        <w:t>| G + U(-1.0,1.0)f</w:t>
      </w:r>
      <w:r w:rsidRPr="00497267">
        <w:rPr>
          <w:i/>
          <w:lang w:val="es-ES"/>
        </w:rPr>
        <w:tab/>
      </w:r>
      <w:proofErr w:type="spellStart"/>
      <w:r w:rsidRPr="00497267">
        <w:rPr>
          <w:lang w:val="es-ES"/>
        </w:rPr>
        <w:t>eqn</w:t>
      </w:r>
      <w:proofErr w:type="spellEnd"/>
      <w:r w:rsidRPr="00497267">
        <w:rPr>
          <w:lang w:val="es-ES"/>
        </w:rPr>
        <w:t>.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 xml:space="preserve">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1.0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proofErr w:type="spellStart"/>
      <w:r w:rsidRPr="00047DA9">
        <w:rPr>
          <w:i/>
          <w:szCs w:val="24"/>
        </w:rPr>
        <w:t>E</w:t>
      </w:r>
      <w:r w:rsidRPr="00047DA9">
        <w:rPr>
          <w:i/>
          <w:szCs w:val="24"/>
          <w:vertAlign w:val="subscript"/>
        </w:rPr>
        <w:t>opt</w:t>
      </w:r>
      <w:proofErr w:type="spellEnd"/>
      <w:r w:rsidRPr="00047DA9">
        <w:rPr>
          <w:szCs w:val="24"/>
        </w:rPr>
        <w:t xml:space="preserve"> is the value of the variable at the gradient optimum for the species, |</w:t>
      </w:r>
      <w:r w:rsidRPr="00047DA9">
        <w:rPr>
          <w:i/>
          <w:szCs w:val="24"/>
        </w:rPr>
        <w:t>y - </w:t>
      </w:r>
      <w:proofErr w:type="spellStart"/>
      <w:r w:rsidRPr="00047DA9">
        <w:rPr>
          <w:i/>
          <w:szCs w:val="24"/>
        </w:rPr>
        <w:t>y</w:t>
      </w:r>
      <w:r w:rsidRPr="00047DA9">
        <w:rPr>
          <w:i/>
          <w:szCs w:val="24"/>
          <w:vertAlign w:val="subscript"/>
        </w:rPr>
        <w:t>opt</w:t>
      </w:r>
      <w:proofErr w:type="spellEnd"/>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w:t>
      </w:r>
      <w:proofErr w:type="spellStart"/>
      <w:r w:rsidRPr="00047DA9">
        <w:rPr>
          <w:i/>
          <w:szCs w:val="24"/>
          <w:vertAlign w:val="subscript"/>
        </w:rPr>
        <w:t>x,y</w:t>
      </w:r>
      <w:proofErr w:type="spellEnd"/>
      <w:r w:rsidRPr="00047DA9">
        <w:rPr>
          <w:i/>
          <w:szCs w:val="24"/>
          <w:vertAlign w:val="subscript"/>
        </w:rPr>
        <w:t>)</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proofErr w:type="spellStart"/>
      <w:r w:rsidRPr="00047DA9">
        <w:rPr>
          <w:i/>
        </w:rPr>
        <w:t>K</w:t>
      </w:r>
      <w:r w:rsidRPr="00047DA9">
        <w:rPr>
          <w:i/>
          <w:vertAlign w:val="subscript"/>
        </w:rPr>
        <w:t>opt</w:t>
      </w:r>
      <w:proofErr w:type="spellEnd"/>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8" w:name="_Temporal_environmental_stochasticit"/>
      <w:bookmarkStart w:id="29" w:name="_Toc180771633"/>
      <w:bookmarkEnd w:id="28"/>
      <w:r w:rsidRPr="00047DA9">
        <w:t>Temporal environmental stochasticity</w:t>
      </w:r>
      <w:bookmarkEnd w:id="29"/>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w:t>
      </w:r>
      <w:proofErr w:type="gramStart"/>
      <w:r w:rsidRPr="00047DA9">
        <w:rPr>
          <w:szCs w:val="24"/>
        </w:rPr>
        <w:t>), and</w:t>
      </w:r>
      <w:proofErr w:type="gramEnd"/>
      <w:r w:rsidRPr="00047DA9">
        <w:rPr>
          <w:szCs w:val="24"/>
        </w:rPr>
        <w:t xml:space="preserve">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proofErr w:type="gramStart"/>
      <w:r w:rsidRPr="00047DA9">
        <w:rPr>
          <w:szCs w:val="24"/>
        </w:rPr>
        <w:t>)</w:t>
      </w:r>
      <w:proofErr w:type="gramEnd"/>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0" w:name="_Toc180771634"/>
      <w:r w:rsidRPr="00047DA9">
        <w:t>Local extinction probability</w:t>
      </w:r>
      <w:bookmarkEnd w:id="30"/>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1" w:name="_Population_dynamics"/>
      <w:bookmarkStart w:id="32" w:name="_Toc180771635"/>
      <w:bookmarkEnd w:id="31"/>
      <w:r w:rsidRPr="00047DA9">
        <w:t>Population dynamics</w:t>
      </w:r>
      <w:bookmarkEnd w:id="32"/>
    </w:p>
    <w:p w14:paraId="10DB1E1A" w14:textId="77777777"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047DA9">
        <w:rPr>
          <w:noProof/>
          <w:szCs w:val="24"/>
        </w:rPr>
        <w:t>(Clark et al. 2001; Kendall &amp; Fox 2003; Robert et al. 2003; Grimm &amp; Railsback 2005; Jongejans et al. 2008; Travis et al. 2011)</w:t>
      </w:r>
      <w:r w:rsidRPr="00047DA9">
        <w:rPr>
          <w:szCs w:val="24"/>
        </w:rPr>
        <w:fldChar w:fldCharType="end"/>
      </w:r>
      <w:r w:rsidRPr="00047DA9">
        <w:rPr>
          <w:szCs w:val="24"/>
        </w:rPr>
        <w:t>. 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3" w:name="_Cell-based_vs._patch-based"/>
      <w:bookmarkStart w:id="34" w:name="_Toc180771636"/>
      <w:bookmarkEnd w:id="33"/>
      <w:r w:rsidRPr="00047DA9">
        <w:t>Cell-based vs. patch-based model</w:t>
      </w:r>
      <w:bookmarkEnd w:id="34"/>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 xml:space="preserve">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w:t>
      </w:r>
      <w:proofErr w:type="gramStart"/>
      <w:r w:rsidRPr="00047DA9">
        <w:rPr>
          <w:szCs w:val="24"/>
        </w:rPr>
        <w:t>taking into account</w:t>
      </w:r>
      <w:proofErr w:type="gramEnd"/>
      <w:r w:rsidRPr="00047DA9">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047DA9">
        <w:rPr>
          <w:szCs w:val="24"/>
        </w:rPr>
        <w:t>step-wise</w:t>
      </w:r>
      <w:proofErr w:type="gramEnd"/>
      <w:r w:rsidRPr="00047DA9">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xml:space="preserve">.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w:t>
      </w:r>
      <w:proofErr w:type="gramStart"/>
      <w:r w:rsidRPr="00047DA9">
        <w:rPr>
          <w:szCs w:val="24"/>
        </w:rPr>
        <w:t>in order to</w:t>
      </w:r>
      <w:proofErr w:type="gramEnd"/>
      <w:r w:rsidRPr="00047DA9">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5" w:name="_Non-overlapping_generations_&amp;"/>
      <w:bookmarkStart w:id="36" w:name="_Toc180771637"/>
      <w:bookmarkEnd w:id="35"/>
      <w:r w:rsidRPr="00047DA9">
        <w:t>Non-overlapping generations &amp; no stage-structure</w:t>
      </w:r>
      <w:bookmarkEnd w:id="36"/>
    </w:p>
    <w:p w14:paraId="141A477C" w14:textId="77777777" w:rsidR="0067520E" w:rsidRPr="00047DA9" w:rsidRDefault="0067520E" w:rsidP="00C57BF9">
      <w:pPr>
        <w:rPr>
          <w:szCs w:val="24"/>
        </w:rPr>
      </w:pPr>
      <w:r w:rsidRPr="00047DA9">
        <w:rPr>
          <w:szCs w:val="24"/>
        </w:rPr>
        <w:t xml:space="preserve">This is the appropriate way to model species that have discrete generations. At each generation the life cycle </w:t>
      </w:r>
      <w:proofErr w:type="gramStart"/>
      <w:r w:rsidRPr="00047DA9">
        <w:rPr>
          <w:szCs w:val="24"/>
        </w:rPr>
        <w:t>comprises:</w:t>
      </w:r>
      <w:proofErr w:type="gramEnd"/>
      <w:r w:rsidRPr="00047DA9">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46232059" w14:textId="77777777" w:rsidR="0067520E" w:rsidRPr="00047DA9" w:rsidRDefault="0067520E" w:rsidP="00B35389">
      <w:pPr>
        <w:pStyle w:val="Keepnext"/>
      </w:pPr>
      <w:r w:rsidRPr="00047DA9">
        <w:t xml:space="preserve">Recruitment is determined by a stochastic, individual-based formulation of Maynard-Smith and Slatkin’s (1973) population model, where the number of offspring produced by a single individual in the cell (or patch) </w:t>
      </w:r>
      <w:r w:rsidRPr="00047DA9">
        <w:rPr>
          <w:i/>
        </w:rPr>
        <w:t xml:space="preserve">i </w:t>
      </w:r>
      <w:r w:rsidRPr="00047DA9">
        <w:t xml:space="preserve">at time </w:t>
      </w:r>
      <w:r w:rsidRPr="00047DA9">
        <w:rPr>
          <w:i/>
        </w:rPr>
        <w:t>t</w:t>
      </w:r>
      <w:r w:rsidRPr="00047DA9">
        <w:t>, is drawn from the following distribution:</w:t>
      </w:r>
    </w:p>
    <w:p w14:paraId="4C9CC109" w14:textId="77777777" w:rsidR="0067520E" w:rsidRPr="00047DA9"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5</w:t>
      </w:r>
    </w:p>
    <w:p w14:paraId="34A653C8" w14:textId="77777777" w:rsidR="0067520E" w:rsidRPr="00047DA9" w:rsidRDefault="0067520E" w:rsidP="00C57BF9">
      <w:pPr>
        <w:rPr>
          <w:rFonts w:eastAsiaTheme="minorEastAsia"/>
          <w:szCs w:val="24"/>
        </w:rPr>
      </w:pPr>
      <w:r w:rsidRPr="00047DA9">
        <w:rPr>
          <w:rFonts w:eastAsiaTheme="minorEastAsia"/>
          <w:szCs w:val="24"/>
        </w:rPr>
        <w:t xml:space="preserve">Here,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is the maximum growth rate (obtained at very low density only)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is the carrying capacity. Both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can vary in space and time, depending on the model setting.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szCs w:val="24"/>
        </w:rPr>
        <w:t xml:space="preserve"> is the competition coefficient which describes the type of density regulation, providing for und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lt; 1), 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 </w:t>
      </w:r>
      <w:r w:rsidRPr="00047DA9">
        <w:rPr>
          <w:rFonts w:eastAsiaTheme="minorEastAsia"/>
          <w:szCs w:val="24"/>
        </w:rPr>
        <w:t>1) or ov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gt; 1) dynamics.</w:t>
      </w:r>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lastRenderedPageBreak/>
        <w:t>Mating system is simplest form of mate limitation</w:t>
      </w:r>
      <w:r w:rsidRPr="00047DA9">
        <w:rPr>
          <w:rFonts w:eastAsiaTheme="minorEastAsia"/>
        </w:rPr>
        <w:t xml:space="preserve">. Each female individual is assumed to mate, </w:t>
      </w:r>
      <w:proofErr w:type="gramStart"/>
      <w:r w:rsidRPr="00047DA9">
        <w:rPr>
          <w:rFonts w:eastAsiaTheme="minorEastAsia"/>
        </w:rPr>
        <w:t>as long as</w:t>
      </w:r>
      <w:proofErr w:type="gramEnd"/>
      <w:r w:rsidRPr="00047DA9">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047DA9">
        <w:rPr>
          <w:rFonts w:eastAsiaTheme="minorEastAsia"/>
          <w:i/>
        </w:rPr>
        <w:t>R</w:t>
      </w:r>
      <w:r w:rsidRPr="00047DA9">
        <w:rPr>
          <w:rFonts w:eastAsiaTheme="minorEastAsia"/>
          <w:i/>
          <w:vertAlign w:val="subscript"/>
        </w:rPr>
        <w:t>i,t</w:t>
      </w:r>
      <w:proofErr w:type="spellEnd"/>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77777777" w:rsidR="0067520E" w:rsidRPr="00047DA9"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37" w:name="_Overlapping_generations_&amp;"/>
      <w:bookmarkEnd w:id="37"/>
    </w:p>
    <w:p w14:paraId="17BC0457" w14:textId="77777777" w:rsidR="0067520E" w:rsidRPr="00047DA9" w:rsidRDefault="0067520E" w:rsidP="009E434A">
      <w:pPr>
        <w:pStyle w:val="Heading3"/>
        <w:numPr>
          <w:ilvl w:val="2"/>
          <w:numId w:val="14"/>
        </w:numPr>
      </w:pPr>
      <w:bookmarkStart w:id="38" w:name="_Toc180771638"/>
      <w:r w:rsidRPr="00047DA9">
        <w:t>Overlapping generations &amp; stage-structure</w:t>
      </w:r>
      <w:bookmarkEnd w:id="38"/>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w:t>
      </w:r>
      <w:proofErr w:type="gramStart"/>
      <w:r w:rsidRPr="00047DA9">
        <w:t>system</w:t>
      </w:r>
      <w:proofErr w:type="gramEnd"/>
      <w:r w:rsidRPr="00047DA9">
        <w:t xml:space="preserve">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proofErr w:type="spellStart"/>
      <w:r w:rsidRPr="00047DA9">
        <w:rPr>
          <w:i/>
        </w:rPr>
        <w:t>t</w:t>
      </w:r>
      <w:proofErr w:type="spellEnd"/>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w:t>
      </w:r>
      <w:proofErr w:type="gramStart"/>
      <w:r w:rsidRPr="00047DA9">
        <w:t>have to</w:t>
      </w:r>
      <w:proofErr w:type="gramEnd"/>
      <w:r w:rsidRPr="00047DA9">
        <w:t xml:space="preserve">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77777777"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w:t>
      </w:r>
      <w:proofErr w:type="gramStart"/>
      <w:r w:rsidRPr="00047DA9">
        <w:rPr>
          <w:szCs w:val="24"/>
        </w:rPr>
        <w:t>a number of</w:t>
      </w:r>
      <w:proofErr w:type="gramEnd"/>
      <w:r w:rsidRPr="00047DA9">
        <w:rPr>
          <w:szCs w:val="24"/>
        </w:rPr>
        <w:t xml:space="preserve"> offspring given by </w:t>
      </w:r>
      <w:r w:rsidRPr="00047DA9">
        <w:rPr>
          <w:i/>
          <w:szCs w:val="24"/>
        </w:rPr>
        <w:t>Poisson</w:t>
      </w:r>
      <w:r w:rsidRPr="00047DA9">
        <w:rPr>
          <w:szCs w:val="24"/>
        </w:rPr>
        <w:t>(</w:t>
      </w:r>
      <w:proofErr w:type="spellStart"/>
      <w:r w:rsidRPr="00047DA9">
        <w:rPr>
          <w:i/>
          <w:szCs w:val="24"/>
        </w:rPr>
        <w:t>ϕ</w:t>
      </w:r>
      <w:r w:rsidRPr="00047DA9">
        <w:rPr>
          <w:i/>
          <w:szCs w:val="24"/>
          <w:vertAlign w:val="subscript"/>
        </w:rPr>
        <w:t>s</w:t>
      </w:r>
      <w:proofErr w:type="spellEnd"/>
      <w:r w:rsidRPr="00047DA9">
        <w:rPr>
          <w:szCs w:val="24"/>
        </w:rPr>
        <w:t xml:space="preserve">), while Bernoulli trials </w:t>
      </w:r>
      <w:r w:rsidRPr="00047DA9">
        <w:rPr>
          <w:i/>
          <w:szCs w:val="24"/>
        </w:rPr>
        <w:t>Bern</w:t>
      </w:r>
      <w:r w:rsidRPr="00047DA9">
        <w:rPr>
          <w:szCs w:val="24"/>
        </w:rPr>
        <w:t>(</w:t>
      </w:r>
      <w:proofErr w:type="spellStart"/>
      <w:r w:rsidRPr="00047DA9">
        <w:rPr>
          <w:i/>
          <w:szCs w:val="24"/>
        </w:rPr>
        <w:t>σ</w:t>
      </w:r>
      <w:r w:rsidRPr="00047DA9">
        <w:rPr>
          <w:i/>
          <w:szCs w:val="24"/>
          <w:vertAlign w:val="subscript"/>
        </w:rPr>
        <w:t>s</w:t>
      </w:r>
      <w:proofErr w:type="spellEnd"/>
      <w:r w:rsidRPr="00047DA9">
        <w:rPr>
          <w:szCs w:val="24"/>
        </w:rPr>
        <w:t xml:space="preserve">) and </w:t>
      </w:r>
      <w:r w:rsidRPr="00047DA9">
        <w:rPr>
          <w:i/>
          <w:szCs w:val="24"/>
        </w:rPr>
        <w:t>Bern</w:t>
      </w:r>
      <w:r w:rsidRPr="00047DA9">
        <w:rPr>
          <w:szCs w:val="24"/>
        </w:rPr>
        <w:t>(</w:t>
      </w:r>
      <w:proofErr w:type="spellStart"/>
      <w:r w:rsidRPr="00047DA9">
        <w:rPr>
          <w:i/>
          <w:szCs w:val="24"/>
        </w:rPr>
        <w:t>γ</w:t>
      </w:r>
      <w:r w:rsidRPr="00047DA9">
        <w:rPr>
          <w:i/>
          <w:szCs w:val="24"/>
          <w:vertAlign w:val="subscript"/>
        </w:rPr>
        <w:t>s</w:t>
      </w:r>
      <w:proofErr w:type="spellEnd"/>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 xml:space="preserve">&amp; demographic parameters are not </w:t>
      </w:r>
      <w:proofErr w:type="gramStart"/>
      <w:r w:rsidRPr="00047DA9">
        <w:rPr>
          <w:rFonts w:eastAsiaTheme="minorEastAsia"/>
          <w:i/>
        </w:rPr>
        <w:t>sex-specific</w:t>
      </w:r>
      <w:proofErr w:type="gramEnd"/>
      <w:r w:rsidRPr="00047DA9">
        <w:rPr>
          <w:rFonts w:eastAsiaTheme="minorEastAsia"/>
          <w:i/>
        </w:rPr>
        <w:t>.</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w:t>
      </w:r>
      <w:proofErr w:type="gramStart"/>
      <w:r w:rsidRPr="00047DA9">
        <w:rPr>
          <w:rFonts w:eastAsiaTheme="minorEastAsia"/>
          <w:i/>
        </w:rPr>
        <w:t>sex-specific</w:t>
      </w:r>
      <w:proofErr w:type="gramEnd"/>
      <w:r w:rsidRPr="00047DA9">
        <w:rPr>
          <w:rFonts w:eastAsiaTheme="minorEastAsia"/>
          <w:i/>
        </w:rPr>
        <w:t xml:space="preserve">.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proofErr w:type="spellStart"/>
      <w:r w:rsidRPr="00047DA9">
        <w:rPr>
          <w:rFonts w:cs="Times New Roman"/>
          <w:i/>
          <w:szCs w:val="24"/>
          <w:lang w:val="en-GB"/>
        </w:rPr>
        <w:t>γ</w:t>
      </w:r>
      <w:r w:rsidRPr="00047DA9">
        <w:rPr>
          <w:rFonts w:cs="Times New Roman"/>
          <w:i/>
          <w:szCs w:val="24"/>
          <w:vertAlign w:val="subscript"/>
          <w:lang w:val="en-GB"/>
        </w:rPr>
        <w:t>m</w:t>
      </w:r>
      <w:proofErr w:type="spellEnd"/>
      <w:r w:rsidRPr="00047DA9">
        <w:rPr>
          <w:rFonts w:cs="Times New Roman"/>
          <w:szCs w:val="24"/>
          <w:lang w:val="en-GB"/>
        </w:rPr>
        <w:t xml:space="preserve"> and </w:t>
      </w:r>
      <w:proofErr w:type="spellStart"/>
      <w:r w:rsidRPr="00047DA9">
        <w:rPr>
          <w:rFonts w:cs="Times New Roman"/>
          <w:i/>
          <w:szCs w:val="24"/>
          <w:lang w:val="en-GB"/>
        </w:rPr>
        <w:t>γ</w:t>
      </w:r>
      <w:r w:rsidRPr="00047DA9">
        <w:rPr>
          <w:rFonts w:cs="Times New Roman"/>
          <w:i/>
          <w:szCs w:val="24"/>
          <w:vertAlign w:val="subscript"/>
          <w:lang w:val="en-GB"/>
        </w:rPr>
        <w:t>f</w:t>
      </w:r>
      <w:proofErr w:type="spellEnd"/>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RangeShifter, the mating and the birth processes are modelled explicitly and separately in an individual-based manner; therefore, the fecundity parameter utilized is the same as in the </w:t>
      </w:r>
      <w:proofErr w:type="gramStart"/>
      <w:r w:rsidRPr="00047DA9">
        <w:rPr>
          <w:rFonts w:eastAsiaTheme="minorEastAsia" w:cs="Times New Roman"/>
          <w:szCs w:val="24"/>
          <w:lang w:val="en-GB"/>
        </w:rPr>
        <w:t>non sex</w:t>
      </w:r>
      <w:proofErr w:type="gramEnd"/>
      <w:r w:rsidRPr="00047DA9">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w:t>
      </w:r>
      <w:proofErr w:type="gramStart"/>
      <w:r w:rsidRPr="00047DA9">
        <w:rPr>
          <w:rFonts w:eastAsiaTheme="minorEastAsia"/>
        </w:rPr>
        <w:t>have to</w:t>
      </w:r>
      <w:proofErr w:type="gramEnd"/>
      <w:r w:rsidRPr="00047DA9">
        <w:rPr>
          <w:rFonts w:eastAsiaTheme="minorEastAsia"/>
        </w:rPr>
        <w:t xml:space="preserve">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39" w:name="_Density-dependence"/>
      <w:bookmarkStart w:id="40" w:name="_Density_dependence"/>
      <w:bookmarkEnd w:id="39"/>
      <w:bookmarkEnd w:id="40"/>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proofErr w:type="spellStart"/>
      <w:r w:rsidRPr="00047DA9">
        <w:rPr>
          <w:rFonts w:eastAsiaTheme="minorEastAsia"/>
          <w:i/>
        </w:rPr>
        <w:t>ω</w:t>
      </w:r>
      <w:r w:rsidRPr="00047DA9">
        <w:rPr>
          <w:rFonts w:eastAsiaTheme="minorEastAsia"/>
          <w:i/>
          <w:vertAlign w:val="subscript"/>
        </w:rPr>
        <w:t>ij</w:t>
      </w:r>
      <w:proofErr w:type="spellEnd"/>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proofErr w:type="spellStart"/>
      <w:r w:rsidRPr="00047DA9">
        <w:rPr>
          <w:i/>
        </w:rPr>
        <w:t>σ</w:t>
      </w:r>
      <w:r w:rsidRPr="00047DA9">
        <w:rPr>
          <w:i/>
          <w:vertAlign w:val="subscript"/>
        </w:rPr>
        <w:t>i</w:t>
      </w:r>
      <w:proofErr w:type="spellEnd"/>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proofErr w:type="spellStart"/>
      <w:r w:rsidRPr="00047DA9">
        <w:rPr>
          <w:rFonts w:eastAsiaTheme="minorEastAsia"/>
          <w:i/>
        </w:rPr>
        <w:t>C</w:t>
      </w:r>
      <w:r w:rsidRPr="00047DA9">
        <w:rPr>
          <w:rFonts w:eastAsiaTheme="minorEastAsia"/>
          <w:i/>
          <w:vertAlign w:val="subscript"/>
        </w:rPr>
        <w:t>σ</w:t>
      </w:r>
      <w:proofErr w:type="spellEnd"/>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proofErr w:type="spellStart"/>
      <w:r w:rsidRPr="00047DA9">
        <w:rPr>
          <w:i/>
        </w:rPr>
        <w:t>γ</w:t>
      </w:r>
      <w:r w:rsidRPr="00047DA9">
        <w:rPr>
          <w:i/>
          <w:vertAlign w:val="subscript"/>
        </w:rPr>
        <w:t>i</w:t>
      </w:r>
      <w:proofErr w:type="spellEnd"/>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proofErr w:type="spellStart"/>
      <w:r w:rsidRPr="00047DA9">
        <w:rPr>
          <w:rFonts w:eastAsiaTheme="minorEastAsia"/>
          <w:i/>
        </w:rPr>
        <w:t>C</w:t>
      </w:r>
      <w:r w:rsidRPr="00047DA9">
        <w:rPr>
          <w:rFonts w:eastAsiaTheme="minorEastAsia"/>
          <w:i/>
          <w:vertAlign w:val="subscript"/>
        </w:rPr>
        <w:t>γ</w:t>
      </w:r>
      <w:proofErr w:type="spellEnd"/>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41" w:name="_Dispersal"/>
      <w:bookmarkStart w:id="42" w:name="_Toc180771639"/>
      <w:bookmarkEnd w:id="41"/>
      <w:r w:rsidRPr="00047DA9">
        <w:lastRenderedPageBreak/>
        <w:t>Dispersal</w:t>
      </w:r>
      <w:bookmarkEnd w:id="42"/>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43" w:name="_Dispersal_traits,_genetic"/>
      <w:bookmarkEnd w:id="43"/>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w:t>
      </w:r>
      <w:proofErr w:type="gramStart"/>
      <w:r w:rsidR="0067520E" w:rsidRPr="00047DA9">
        <w:t>each individual</w:t>
      </w:r>
      <w:proofErr w:type="gramEnd"/>
      <w:r w:rsidR="0067520E" w:rsidRPr="00047DA9">
        <w:t xml:space="preserve"> carries a genome coding for the varying traits. If the reproductive model is asexual or female-only, the species is assumed to be </w:t>
      </w:r>
      <w:proofErr w:type="gramStart"/>
      <w:r w:rsidR="0067520E" w:rsidRPr="00047DA9">
        <w:t>haploid</w:t>
      </w:r>
      <w:proofErr w:type="gramEnd"/>
      <w:r w:rsidR="0067520E" w:rsidRPr="00047DA9">
        <w:t xml:space="preserve"> and chromosomes hold a single allele at each locus. Changes in the genotype, and hence also in the phenotype, can occur only through mutation. In the case of sexual models, the species is assumed to be </w:t>
      </w:r>
      <w:proofErr w:type="gramStart"/>
      <w:r w:rsidR="0067520E" w:rsidRPr="00047DA9">
        <w:t>diploid</w:t>
      </w:r>
      <w:proofErr w:type="gramEnd"/>
      <w:r w:rsidR="0067520E" w:rsidRPr="00047DA9">
        <w:t xml:space="preserve">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44" w:name="_Emigration"/>
      <w:bookmarkStart w:id="45" w:name="_Toc180771640"/>
      <w:bookmarkEnd w:id="44"/>
      <w:r w:rsidRPr="00047DA9">
        <w:t>Emigration</w:t>
      </w:r>
      <w:bookmarkEnd w:id="45"/>
    </w:p>
    <w:p w14:paraId="2A46DFBB" w14:textId="77777777" w:rsidR="0067520E" w:rsidRPr="00047DA9" w:rsidRDefault="0067520E" w:rsidP="00C57BF9">
      <w:pPr>
        <w:rPr>
          <w:szCs w:val="24"/>
        </w:rPr>
      </w:pPr>
      <w:r w:rsidRPr="00047DA9">
        <w:rPr>
          <w:szCs w:val="24"/>
        </w:rPr>
        <w:t xml:space="preserve">Emigration is the first phase of </w:t>
      </w:r>
      <w:proofErr w:type="gramStart"/>
      <w:r w:rsidRPr="00047DA9">
        <w:rPr>
          <w:szCs w:val="24"/>
        </w:rPr>
        <w:t>dispersal, and</w:t>
      </w:r>
      <w:proofErr w:type="gramEnd"/>
      <w:r w:rsidRPr="00047DA9">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047DA9">
        <w:rPr>
          <w:szCs w:val="24"/>
        </w:rPr>
        <w:t>context-dependent</w:t>
      </w:r>
      <w:proofErr w:type="gramEnd"/>
      <w:r w:rsidRPr="00047DA9">
        <w:rPr>
          <w:szCs w:val="24"/>
        </w:rPr>
        <w: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047DA9">
        <w:rPr>
          <w:noProof/>
        </w:rPr>
        <w:t>(Travis &amp; Dytham 1999; Heino &amp; Hanski 2001; Mathias et al. 2001; Bonte et al. 2006; Schtickzelle et al. 2006; Baguette &amp; Van Dyck 2007; Zheng et al. 2009a; Hanski &amp; Mononen 2011)</w:t>
      </w:r>
      <w:r w:rsidRPr="00047DA9">
        <w:fldChar w:fldCharType="end"/>
      </w:r>
      <w:r w:rsidRPr="00047DA9">
        <w:t xml:space="preserve">. 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w:t>
      </w:r>
      <w:proofErr w:type="spellStart"/>
      <w:r w:rsidRPr="00047DA9">
        <w:rPr>
          <w:rFonts w:eastAsiaTheme="minorEastAsia" w:cs="Times New Roman"/>
          <w:szCs w:val="24"/>
          <w:lang w:val="en-GB"/>
        </w:rPr>
        <w:t>Poethke</w:t>
      </w:r>
      <w:proofErr w:type="spellEnd"/>
      <w:r w:rsidRPr="00047DA9">
        <w:rPr>
          <w:rFonts w:eastAsiaTheme="minorEastAsia" w:cs="Times New Roman"/>
          <w:szCs w:val="24"/>
          <w:lang w:val="en-GB"/>
        </w:rPr>
        <w:t xml:space="preserv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w:t>
      </w:r>
      <w:proofErr w:type="gramStart"/>
      <w:r w:rsidRPr="00047DA9">
        <w:t>point</w:t>
      </w:r>
      <w:proofErr w:type="gramEnd"/>
      <w:r w:rsidRPr="00047DA9">
        <w:t xml:space="preserve"> for </w:t>
      </w:r>
      <w:r w:rsidRPr="00047DA9">
        <w:rPr>
          <w:i/>
        </w:rPr>
        <w:t>β</w:t>
      </w:r>
      <w:r w:rsidRPr="00047DA9">
        <w:t xml:space="preserve"> = 0.5. Density refers either to </w:t>
      </w:r>
      <w:r w:rsidRPr="00047DA9">
        <w:rPr>
          <w:i/>
        </w:rPr>
        <w:t>N/K</w:t>
      </w:r>
      <w:r w:rsidRPr="00047DA9">
        <w:t xml:space="preserve"> for non-stage-structured models, or to </w:t>
      </w:r>
      <w:proofErr w:type="spellStart"/>
      <w:r w:rsidRPr="00047DA9">
        <w:rPr>
          <w:i/>
        </w:rPr>
        <w:t>bN</w:t>
      </w:r>
      <w:proofErr w:type="spellEnd"/>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047DA9">
        <w:rPr>
          <w:noProof/>
        </w:rPr>
        <w:t>(Perrin &amp; Mazalov 1999, 2000; Gros et al. 2008, 2009; Bonte et al. 2009; Guillaume &amp; Perrin 2009)</w:t>
      </w:r>
      <w:r w:rsidRPr="00047DA9">
        <w:fldChar w:fldCharType="end"/>
      </w:r>
      <w:r w:rsidRPr="00047DA9">
        <w:t xml:space="preserve">. 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 xml:space="preserve">Emigration can also be stage-biased, meaning that only certain stage (or age) classes disperse. When modelling stage-structured populations in RangeShifter, it is possible to specify stage-specific emigration such that the stages have different emigration parameters, but </w:t>
      </w:r>
      <w:proofErr w:type="spellStart"/>
      <w:r w:rsidRPr="00047DA9">
        <w:t>nter</w:t>
      </w:r>
      <w:proofErr w:type="spellEnd"/>
      <w:r w:rsidRPr="00047DA9">
        <w:t xml:space="preserve">-individual variation in stage-dependent emigration behaviour is not permitted. However, inter-individual variation is permissible in a stage-structured model in RangeShifter </w:t>
      </w:r>
      <w:proofErr w:type="gramStart"/>
      <w:r w:rsidRPr="00047DA9">
        <w:t>v2, and</w:t>
      </w:r>
      <w:proofErr w:type="gramEnd"/>
      <w:r w:rsidRPr="00047DA9">
        <w:t xml:space="preserve">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46" w:name="_Toc180771641"/>
      <w:r w:rsidRPr="00047DA9">
        <w:t>Transfer</w:t>
      </w:r>
      <w:bookmarkEnd w:id="46"/>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47" w:name="_Dispersal_kernels"/>
      <w:bookmarkStart w:id="48" w:name="_Toc180771642"/>
      <w:bookmarkEnd w:id="47"/>
      <w:r w:rsidRPr="00047DA9">
        <w:rPr>
          <w:rFonts w:eastAsiaTheme="minorEastAsia"/>
        </w:rPr>
        <w:t>Dispersal kernels</w:t>
      </w:r>
      <w:bookmarkEnd w:id="48"/>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047DA9">
        <w:rPr>
          <w:noProof/>
        </w:rPr>
        <w:t>(Keith et al. 2008; Anderson et al. 2009; Engler &amp; Guisan 2009; Willis et al. 2009b; Mitikka et al. 2010; Boulangeat et al. 2012; Pagel &amp; Schurr 2012; Schurr et al. 2012)</w:t>
      </w:r>
      <w:r w:rsidRPr="00047DA9">
        <w:fldChar w:fldCharType="end"/>
      </w:r>
      <w:r w:rsidRPr="00047DA9">
        <w:t xml:space="preserve">. 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047DA9" w:rsidRDefault="0067520E" w:rsidP="00C57BF9">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047DA9">
        <w:rPr>
          <w:noProof/>
        </w:rPr>
        <w:t>(Bullock &amp; Clarke 2000; Clark et al. 2001; Hovestadt et al. 2011; Fronhofer et al. 2013)</w:t>
      </w:r>
      <w:r w:rsidRPr="00047DA9">
        <w:fldChar w:fldCharType="end"/>
      </w:r>
      <w:r w:rsidRPr="00047DA9">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01; Bonte et al. 2010; Travis et al. 2010; North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environmental gradients and range expans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047DA9">
        <w:rPr>
          <w:rFonts w:cs="Times New Roman"/>
          <w:szCs w:val="24"/>
          <w:lang w:val="en-GB"/>
        </w:rPr>
        <w:t>In order to</w:t>
      </w:r>
      <w:proofErr w:type="gramEnd"/>
      <w:r w:rsidRPr="00047DA9">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047DA9">
        <w:rPr>
          <w:rFonts w:cs="Times New Roman"/>
          <w:szCs w:val="24"/>
          <w:lang w:val="en-GB"/>
        </w:rPr>
        <w:t>independent</w:t>
      </w:r>
      <w:proofErr w:type="gramEnd"/>
      <w:r w:rsidRPr="00047DA9">
        <w:rPr>
          <w:rFonts w:cs="Times New Roman"/>
          <w:szCs w:val="24"/>
          <w:lang w:val="en-GB"/>
        </w:rPr>
        <w:t xml:space="preserve">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 xml:space="preserve">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t>
      </w:r>
      <w:proofErr w:type="gramStart"/>
      <w:r w:rsidRPr="00047DA9">
        <w:rPr>
          <w:rFonts w:eastAsiaTheme="minorEastAsia" w:cs="Times New Roman"/>
          <w:szCs w:val="24"/>
          <w:lang w:val="en-GB"/>
        </w:rPr>
        <w:t>whether or not</w:t>
      </w:r>
      <w:proofErr w:type="gramEnd"/>
      <w:r w:rsidRPr="00047DA9">
        <w:rPr>
          <w:rFonts w:eastAsiaTheme="minorEastAsia" w:cs="Times New Roman"/>
          <w:szCs w:val="24"/>
          <w:lang w:val="en-GB"/>
        </w:rPr>
        <w:t xml:space="preserve">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w:t>
      </w:r>
      <w:proofErr w:type="gramStart"/>
      <w:r w:rsidRPr="00047DA9">
        <w:rPr>
          <w:rFonts w:eastAsiaTheme="minorEastAsia" w:cs="Times New Roman"/>
          <w:szCs w:val="24"/>
          <w:lang w:val="en-GB"/>
        </w:rPr>
        <w:t>kernel</w:t>
      </w:r>
      <w:proofErr w:type="gramEnd"/>
      <w:r w:rsidRPr="00047DA9">
        <w:rPr>
          <w:rFonts w:eastAsiaTheme="minorEastAsia" w:cs="Times New Roman"/>
          <w:szCs w:val="24"/>
          <w:lang w:val="en-GB"/>
        </w:rPr>
        <w:t xml:space="preserve">,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49" w:name="_Movement_processes"/>
      <w:bookmarkStart w:id="50" w:name="_Toc180771643"/>
      <w:bookmarkEnd w:id="49"/>
      <w:r w:rsidRPr="00047DA9">
        <w:rPr>
          <w:rFonts w:eastAsiaTheme="minorEastAsia"/>
        </w:rPr>
        <w:t>Movement processes</w:t>
      </w:r>
      <w:bookmarkEnd w:id="50"/>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xml:space="preserve">.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047DA9">
        <w:rPr>
          <w:rFonts w:cs="Times New Roman"/>
          <w:szCs w:val="24"/>
          <w:lang w:val="en-GB"/>
        </w:rPr>
        <w:t>Moreover</w:t>
      </w:r>
      <w:proofErr w:type="gramEnd"/>
      <w:r w:rsidRPr="00047DA9">
        <w:rPr>
          <w:rFonts w:cs="Times New Roman"/>
          <w:szCs w:val="24"/>
          <w:lang w:val="en-GB"/>
        </w:rPr>
        <w:t xml:space="preserve">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Fryxell et al. 2008; Delattre et al. 2010; Pe’er et al. 2011)</w:t>
      </w:r>
      <w:r w:rsidRPr="00047DA9">
        <w:rPr>
          <w:rFonts w:cs="Times New Roman"/>
          <w:szCs w:val="24"/>
          <w:lang w:val="en-GB"/>
        </w:rPr>
        <w:fldChar w:fldCharType="end"/>
      </w:r>
      <w:r w:rsidRPr="00047DA9">
        <w:rPr>
          <w:rFonts w:cs="Times New Roman"/>
          <w:szCs w:val="24"/>
          <w:lang w:val="en-GB"/>
        </w:rPr>
        <w:t xml:space="preserve">]; (ii) the individuals’ perceptual rang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xml:space="preserve">,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w:t>
      </w:r>
      <w:proofErr w:type="gramStart"/>
      <w:r w:rsidR="0067520E" w:rsidRPr="00047DA9">
        <w:rPr>
          <w:rFonts w:cs="Times New Roman"/>
          <w:szCs w:val="24"/>
          <w:lang w:val="en-GB"/>
        </w:rPr>
        <w:t>RangeShifter</w:t>
      </w:r>
      <w:proofErr w:type="gramEnd"/>
      <w:r w:rsidR="0067520E" w:rsidRPr="00047DA9">
        <w:rPr>
          <w:rFonts w:cs="Times New Roman"/>
          <w:szCs w:val="24"/>
          <w:lang w:val="en-GB"/>
        </w:rPr>
        <w:t xml:space="preserve"> but they could be added relatively easily in the future versions for more specific purposes.</w:t>
      </w:r>
    </w:p>
    <w:p w14:paraId="37D7C893" w14:textId="77777777" w:rsidR="0067520E" w:rsidRPr="00047DA9" w:rsidRDefault="0067520E" w:rsidP="00C57BF9">
      <w:pPr>
        <w:pStyle w:val="Heading4"/>
      </w:pPr>
      <w:bookmarkStart w:id="51" w:name="_Stochastic_Movement_Simulator,"/>
      <w:bookmarkEnd w:id="51"/>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w:t>
      </w:r>
      <w:proofErr w:type="gramStart"/>
      <w:r w:rsidRPr="00047DA9">
        <w:rPr>
          <w:rFonts w:eastAsiaTheme="minorEastAsia" w:cs="Times New Roman"/>
          <w:szCs w:val="24"/>
          <w:lang w:val="en-GB"/>
        </w:rPr>
        <w:t>omniscient, but</w:t>
      </w:r>
      <w:proofErr w:type="gramEnd"/>
      <w:r w:rsidRPr="00047DA9">
        <w:rPr>
          <w:rFonts w:eastAsiaTheme="minorEastAsia" w:cs="Times New Roman"/>
          <w:szCs w:val="24"/>
          <w:lang w:val="en-GB"/>
        </w:rPr>
        <w:t xml:space="preserve">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w:t>
      </w:r>
      <w:proofErr w:type="gramStart"/>
      <w:r w:rsidRPr="00047DA9">
        <w:rPr>
          <w:rFonts w:eastAsiaTheme="minorEastAsia" w:cs="Times New Roman"/>
          <w:szCs w:val="24"/>
          <w:lang w:val="en-GB"/>
        </w:rPr>
        <w:t>final destination</w:t>
      </w:r>
      <w:proofErr w:type="gramEnd"/>
      <w:r w:rsidRPr="00047DA9">
        <w:rPr>
          <w:rFonts w:eastAsiaTheme="minorEastAsia" w:cs="Times New Roman"/>
          <w:szCs w:val="24"/>
          <w:lang w:val="en-GB"/>
        </w:rPr>
        <w:t>,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047DA9">
        <w:rPr>
          <w:rFonts w:eastAsiaTheme="minorEastAsia"/>
        </w:rPr>
        <w:t>a number of</w:t>
      </w:r>
      <w:proofErr w:type="gramEnd"/>
      <w:r w:rsidRPr="00047DA9">
        <w:rPr>
          <w:rFonts w:eastAsiaTheme="minorEastAsia"/>
        </w:rPr>
        <w:t xml:space="preserve"> cells. At each step, the individual evaluates the surrounding habitat </w:t>
      </w:r>
      <w:proofErr w:type="gramStart"/>
      <w:r w:rsidRPr="00047DA9">
        <w:rPr>
          <w:rFonts w:eastAsiaTheme="minorEastAsia"/>
        </w:rPr>
        <w:t>in order to</w:t>
      </w:r>
      <w:proofErr w:type="gramEnd"/>
      <w:r w:rsidRPr="00047DA9">
        <w:rPr>
          <w:rFonts w:eastAsiaTheme="minorEastAsia"/>
        </w:rPr>
        <w:t xml:space="preserve">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xml:space="preserve">. The reciprocal of the arithmetic mean of the reciprocals of the observations (cell costs). This method increases the detectability of </w:t>
      </w:r>
      <w:proofErr w:type="gramStart"/>
      <w:r w:rsidRPr="00047DA9">
        <w:rPr>
          <w:rFonts w:eastAsiaTheme="minorEastAsia"/>
        </w:rPr>
        <w:t>low cost</w:t>
      </w:r>
      <w:proofErr w:type="gramEnd"/>
      <w:r w:rsidRPr="00047DA9">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w:t>
      </w:r>
      <w:proofErr w:type="gramStart"/>
      <w:r w:rsidRPr="00047DA9">
        <w:rPr>
          <w:rFonts w:eastAsiaTheme="minorEastAsia"/>
          <w:szCs w:val="24"/>
        </w:rPr>
        <w:t>a number of</w:t>
      </w:r>
      <w:proofErr w:type="gramEnd"/>
      <w:r w:rsidRPr="00047DA9">
        <w:rPr>
          <w:rFonts w:eastAsiaTheme="minorEastAsia"/>
          <w:szCs w:val="24"/>
        </w:rPr>
        <w:t xml:space="preserve">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Verbeylen et al. 2003; Stevens et al. 2004, 2006a; Spear et al. 2010; Stevens &amp; Coulon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52" w:name="_Settlement"/>
      <w:bookmarkStart w:id="53" w:name="_Toc180771644"/>
      <w:bookmarkEnd w:id="52"/>
      <w:r w:rsidRPr="00047DA9">
        <w:t>Settlement</w:t>
      </w:r>
      <w:bookmarkEnd w:id="53"/>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w:t>
      </w:r>
      <w:proofErr w:type="gramStart"/>
      <w:r w:rsidRPr="00047DA9">
        <w:rPr>
          <w:szCs w:val="24"/>
        </w:rPr>
        <w:t>finding</w:t>
      </w:r>
      <w:proofErr w:type="gramEnd"/>
      <w:r w:rsidRPr="00047DA9">
        <w:rPr>
          <w:szCs w:val="24"/>
        </w:rPr>
        <w:t xml:space="preserve">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047DA9" w:rsidRDefault="0067520E" w:rsidP="00C57BF9">
      <w:pPr>
        <w:rPr>
          <w:rFonts w:eastAsiaTheme="minorEastAsia"/>
          <w:szCs w:val="24"/>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Stamps 1998; Doligez et al. 2004; Cote &amp; Clobert 2007; Fletcher 2007; Vercken et al. 2012; Clotuche et al. 2013)</w:t>
      </w:r>
      <w:r w:rsidRPr="00047DA9">
        <w:rPr>
          <w:rFonts w:eastAsiaTheme="minorEastAsia"/>
          <w:szCs w:val="24"/>
        </w:rPr>
        <w:fldChar w:fldCharType="end"/>
      </w:r>
      <w:r w:rsidRPr="00047DA9">
        <w:rPr>
          <w:rFonts w:eastAsiaTheme="minorEastAsia"/>
          <w:szCs w:val="24"/>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arrival cell/patch is considered suitable if it contains breeding habitat. Additionally, sexual species may be required to find a mate, i.e. there </w:t>
      </w:r>
      <w:proofErr w:type="gramStart"/>
      <w:r w:rsidRPr="00047DA9">
        <w:rPr>
          <w:rFonts w:eastAsiaTheme="minorEastAsia" w:cs="Times New Roman"/>
          <w:szCs w:val="24"/>
          <w:lang w:val="en-GB"/>
        </w:rPr>
        <w:t>has to</w:t>
      </w:r>
      <w:proofErr w:type="gramEnd"/>
      <w:r w:rsidRPr="00047DA9">
        <w:rPr>
          <w:rFonts w:eastAsiaTheme="minorEastAsia" w:cs="Times New Roman"/>
          <w:szCs w:val="24"/>
          <w:lang w:val="en-GB"/>
        </w:rPr>
        <w:t xml:space="preserve">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54" w:name="_Settlement_with_movement"/>
      <w:bookmarkEnd w:id="54"/>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047DA9">
        <w:rPr>
          <w:rFonts w:eastAsiaTheme="minorEastAsia"/>
        </w:rPr>
        <w:t>density-dependent</w:t>
      </w:r>
      <w:proofErr w:type="gramEnd"/>
      <w:r w:rsidRPr="00047DA9">
        <w:rPr>
          <w:rFonts w:eastAsiaTheme="minorEastAsia"/>
        </w:rPr>
        <w:t xml:space="preserve">. The individual has a probability, </w:t>
      </w:r>
      <w:proofErr w:type="spellStart"/>
      <w:r w:rsidRPr="00047DA9">
        <w:rPr>
          <w:rFonts w:eastAsiaTheme="minorEastAsia"/>
          <w:i/>
        </w:rPr>
        <w:t>p</w:t>
      </w:r>
      <w:r w:rsidRPr="00047DA9">
        <w:rPr>
          <w:rFonts w:eastAsiaTheme="minorEastAsia"/>
          <w:i/>
          <w:vertAlign w:val="subscript"/>
        </w:rPr>
        <w:t>s</w:t>
      </w:r>
      <w:proofErr w:type="spellEnd"/>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w:t>
      </w:r>
      <w:proofErr w:type="gramStart"/>
      <w:r w:rsidRPr="00047DA9">
        <w:rPr>
          <w:rFonts w:eastAsiaTheme="minorEastAsia" w:cs="Times New Roman"/>
          <w:szCs w:val="24"/>
          <w:lang w:val="en-GB"/>
        </w:rPr>
        <w:t>in order to</w:t>
      </w:r>
      <w:proofErr w:type="gramEnd"/>
      <w:r w:rsidRPr="00047DA9">
        <w:rPr>
          <w:rFonts w:eastAsiaTheme="minorEastAsia" w:cs="Times New Roman"/>
          <w:szCs w:val="24"/>
          <w:lang w:val="en-GB"/>
        </w:rPr>
        <w:t xml:space="preserve"> settle. As for settlement with kernels, this requirement is satisfied if there is at least one individual of the opposite sex in the cell/patch. Density-dependence and mating requirements can also be </w:t>
      </w:r>
      <w:proofErr w:type="gramStart"/>
      <w:r w:rsidRPr="00047DA9">
        <w:rPr>
          <w:rFonts w:eastAsiaTheme="minorEastAsia" w:cs="Times New Roman"/>
          <w:szCs w:val="24"/>
          <w:lang w:val="en-GB"/>
        </w:rPr>
        <w:t>combined together</w:t>
      </w:r>
      <w:proofErr w:type="gramEnd"/>
      <w:r w:rsidRPr="00047DA9">
        <w:rPr>
          <w:rFonts w:eastAsiaTheme="minorEastAsia" w:cs="Times New Roman"/>
          <w:szCs w:val="24"/>
          <w:lang w:val="en-GB"/>
        </w:rPr>
        <w:t xml:space="preserve">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w:t>
      </w:r>
      <w:proofErr w:type="gramStart"/>
      <w:r w:rsidRPr="00047DA9">
        <w:rPr>
          <w:rFonts w:eastAsiaTheme="minorEastAsia" w:cs="Times New Roman"/>
          <w:szCs w:val="24"/>
          <w:lang w:val="en-GB"/>
        </w:rPr>
        <w:t>each individual</w:t>
      </w:r>
      <w:proofErr w:type="gramEnd"/>
      <w:r w:rsidRPr="00047DA9">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55" w:name="_Toc180771645"/>
      <w:r w:rsidRPr="00047DA9">
        <w:rPr>
          <w:rFonts w:eastAsiaTheme="minorEastAsia"/>
        </w:rPr>
        <w:t>Dispersal mortality</w:t>
      </w:r>
      <w:bookmarkEnd w:id="55"/>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 xml:space="preserve">requires that these mortality costs are described </w:t>
      </w:r>
      <w:proofErr w:type="gramStart"/>
      <w:r w:rsidRPr="00047DA9">
        <w:rPr>
          <w:rFonts w:eastAsiaTheme="minorEastAsia" w:cs="Times New Roman"/>
          <w:szCs w:val="24"/>
          <w:lang w:val="en-GB"/>
        </w:rPr>
        <w:t>appropriately</w:t>
      </w:r>
      <w:proofErr w:type="gramEnd"/>
      <w:r w:rsidRPr="00047DA9">
        <w:rPr>
          <w:rFonts w:eastAsiaTheme="minorEastAsia" w:cs="Times New Roman"/>
          <w:szCs w:val="24"/>
          <w:lang w:val="en-GB"/>
        </w:rPr>
        <w:t xml:space="preserve">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irst, dispersal mortality can arise </w:t>
      </w:r>
      <w:proofErr w:type="gramStart"/>
      <w:r w:rsidRPr="00047DA9">
        <w:rPr>
          <w:rFonts w:eastAsiaTheme="minorEastAsia" w:cs="Times New Roman"/>
          <w:szCs w:val="24"/>
          <w:lang w:val="en-GB"/>
        </w:rPr>
        <w:t>as a result of</w:t>
      </w:r>
      <w:proofErr w:type="gramEnd"/>
      <w:r w:rsidRPr="00047DA9">
        <w:rPr>
          <w:rFonts w:eastAsiaTheme="minorEastAsia" w:cs="Times New Roman"/>
          <w:szCs w:val="24"/>
          <w:lang w:val="en-GB"/>
        </w:rPr>
        <w:t xml:space="preserve"> individuals failing to reach suitable habitat. For example, when a simple dispersal kernel is used with no possibility for individuals to search for </w:t>
      </w:r>
      <w:proofErr w:type="gramStart"/>
      <w:r w:rsidRPr="00047DA9">
        <w:rPr>
          <w:rFonts w:eastAsiaTheme="minorEastAsia" w:cs="Times New Roman"/>
          <w:szCs w:val="24"/>
          <w:lang w:val="en-GB"/>
        </w:rPr>
        <w:t>locally-suitable</w:t>
      </w:r>
      <w:proofErr w:type="gramEnd"/>
      <w:r w:rsidRPr="00047DA9">
        <w:rPr>
          <w:rFonts w:eastAsiaTheme="minorEastAsia" w:cs="Times New Roman"/>
          <w:szCs w:val="24"/>
          <w:lang w:val="en-GB"/>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Where movement rules are used, a per-step probability of mortality can be included and again, this can be useful for representing mortality risks that increase with distance or time spent travelling. Additionally, where movement across a complex landscape is </w:t>
      </w:r>
      <w:proofErr w:type="spellStart"/>
      <w:r w:rsidRPr="00047DA9">
        <w:rPr>
          <w:rFonts w:eastAsiaTheme="minorEastAsia" w:cs="Times New Roman"/>
          <w:szCs w:val="24"/>
          <w:lang w:val="en-GB"/>
        </w:rPr>
        <w:t>modeled</w:t>
      </w:r>
      <w:proofErr w:type="spellEnd"/>
      <w:r w:rsidRPr="00047DA9">
        <w:rPr>
          <w:rFonts w:eastAsiaTheme="minorEastAsia" w:cs="Times New Roman"/>
          <w:szCs w:val="24"/>
          <w:lang w:val="en-GB"/>
        </w:rPr>
        <w:t xml:space="preserve">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note here that the total dispersal mortality experienced will be the sum of the mortalities due to the two sources identified above and, in parameterizing the model, it will be important to recognize this such that dispersal mortality is not </w:t>
      </w:r>
      <w:proofErr w:type="gramStart"/>
      <w:r w:rsidRPr="00047DA9">
        <w:rPr>
          <w:rFonts w:eastAsiaTheme="minorEastAsia" w:cs="Times New Roman"/>
          <w:szCs w:val="24"/>
          <w:lang w:val="en-GB"/>
        </w:rPr>
        <w:t>double-accounted</w:t>
      </w:r>
      <w:proofErr w:type="gramEnd"/>
      <w:r w:rsidRPr="00047DA9">
        <w:rPr>
          <w:rFonts w:eastAsiaTheme="minorEastAsia" w:cs="Times New Roman"/>
          <w:szCs w:val="24"/>
          <w:lang w:val="en-GB"/>
        </w:rPr>
        <w:t>.</w:t>
      </w:r>
    </w:p>
    <w:p w14:paraId="37DC520B" w14:textId="241FCB64" w:rsidR="002D7F8C" w:rsidRPr="00047DA9" w:rsidRDefault="002D7F8C" w:rsidP="002D7F8C">
      <w:pPr>
        <w:pStyle w:val="Heading2"/>
        <w:numPr>
          <w:ilvl w:val="1"/>
          <w:numId w:val="14"/>
        </w:numPr>
        <w:rPr>
          <w:rFonts w:eastAsiaTheme="minorEastAsia"/>
        </w:rPr>
      </w:pPr>
      <w:bookmarkStart w:id="56" w:name="_Toc180771646"/>
      <w:bookmarkStart w:id="57" w:name="_Genetics_in_3.0"/>
      <w:bookmarkEnd w:id="57"/>
      <w:r w:rsidRPr="00047DA9">
        <w:rPr>
          <w:rFonts w:eastAsiaTheme="minorEastAsia"/>
        </w:rPr>
        <w:t>Genetics in 3.0</w:t>
      </w:r>
      <w:bookmarkEnd w:id="56"/>
    </w:p>
    <w:p w14:paraId="12EAE96E" w14:textId="360EDB3C" w:rsidR="00A36A6C" w:rsidRPr="00047DA9" w:rsidRDefault="00A36A6C" w:rsidP="00C57BF9">
      <w:pPr>
        <w:pStyle w:val="ListParagraph"/>
        <w:ind w:left="0"/>
        <w:rPr>
          <w:rFonts w:eastAsiaTheme="minorEastAsia" w:cs="Times New Roman"/>
          <w:i/>
          <w:iCs/>
          <w:szCs w:val="24"/>
          <w:lang w:val="en-GB"/>
          <w:rPrChange w:id="58" w:author="Pannetier, Theo" w:date="2024-06-04T16:57:00Z">
            <w:rPr>
              <w:rFonts w:eastAsiaTheme="minorEastAsia" w:cs="Times New Roman"/>
              <w:szCs w:val="24"/>
              <w:lang w:val="en-GB"/>
            </w:rPr>
          </w:rPrChange>
        </w:rPr>
      </w:pPr>
      <w:r w:rsidRPr="00047DA9">
        <w:rPr>
          <w:rFonts w:eastAsiaTheme="minorEastAsia" w:cs="Times New Roman"/>
          <w:i/>
          <w:iCs/>
          <w:szCs w:val="24"/>
          <w:lang w:val="en-GB"/>
          <w:rPrChange w:id="59" w:author="Pannetier, Theo" w:date="2024-06-04T16:57:00Z">
            <w:rPr>
              <w:rFonts w:eastAsiaTheme="minorEastAsia" w:cs="Times New Roman"/>
              <w:szCs w:val="24"/>
              <w:lang w:val="en-GB"/>
            </w:rPr>
          </w:rPrChange>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w:t>
      </w:r>
      <w:proofErr w:type="spellStart"/>
      <w:r w:rsidRPr="00047DA9">
        <w:rPr>
          <w:rFonts w:eastAsiaTheme="minorEastAsia" w:cs="Times New Roman"/>
          <w:szCs w:val="24"/>
          <w:lang w:val="en-GB"/>
        </w:rPr>
        <w:t>SLiM</w:t>
      </w:r>
      <w:proofErr w:type="spellEnd"/>
      <w:r w:rsidRPr="00047DA9">
        <w:rPr>
          <w:rFonts w:eastAsiaTheme="minorEastAsia" w:cs="Times New Roman"/>
          <w:szCs w:val="24"/>
          <w:lang w:val="en-GB"/>
        </w:rPr>
        <w:t xml:space="preserve">: Haller &amp; Messer, 2019;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Okamoto &amp; </w:t>
      </w:r>
      <w:proofErr w:type="spellStart"/>
      <w:r w:rsidRPr="00047DA9">
        <w:rPr>
          <w:rFonts w:eastAsiaTheme="minorEastAsia" w:cs="Times New Roman"/>
          <w:szCs w:val="24"/>
          <w:lang w:val="en-GB"/>
        </w:rPr>
        <w:t>Amarasekare</w:t>
      </w:r>
      <w:proofErr w:type="spellEnd"/>
      <w:r w:rsidRPr="00047DA9">
        <w:rPr>
          <w:rFonts w:eastAsiaTheme="minorEastAsia" w:cs="Times New Roman"/>
          <w:szCs w:val="24"/>
          <w:lang w:val="en-GB"/>
        </w:rPr>
        <w:t xml:space="preserve"> 2017), have been and are being developed. Typically, however, these platforms (but see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w:t>
      </w:r>
      <w:proofErr w:type="gramStart"/>
      <w:r w:rsidRPr="00047DA9">
        <w:rPr>
          <w:rFonts w:eastAsiaTheme="minorEastAsia" w:cs="Times New Roman"/>
          <w:szCs w:val="24"/>
          <w:lang w:val="en-GB"/>
        </w:rPr>
        <w:t>features</w:t>
      </w:r>
      <w:proofErr w:type="gramEnd"/>
      <w:r w:rsidRPr="00047DA9">
        <w:rPr>
          <w:rFonts w:eastAsiaTheme="minorEastAsia" w:cs="Times New Roman"/>
          <w:szCs w:val="24"/>
          <w:lang w:val="en-GB"/>
        </w:rPr>
        <w:t xml:space="preserve">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60"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E911884"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commentRangeStart w:id="61"/>
      <w:r w:rsidR="008C418D">
        <w:rPr>
          <w:lang w:val="en-GB"/>
        </w:rPr>
        <w:t xml:space="preserve">per-locus </w:t>
      </w:r>
      <w:commentRangeEnd w:id="61"/>
      <w:r w:rsidR="008C418D">
        <w:rPr>
          <w:rStyle w:val="CommentReference"/>
        </w:rPr>
        <w:commentReference w:id="61"/>
      </w:r>
      <w:r w:rsidRPr="00047DA9">
        <w:rPr>
          <w:lang w:val="en-GB"/>
        </w:rPr>
        <w:t>mutation rate.</w:t>
      </w:r>
    </w:p>
    <w:p w14:paraId="6135A367" w14:textId="77777777" w:rsidR="008C418D" w:rsidRDefault="008C418D" w:rsidP="008C418D">
      <w:pPr>
        <w:pStyle w:val="ListParagraph"/>
        <w:numPr>
          <w:ilvl w:val="0"/>
          <w:numId w:val="70"/>
        </w:numPr>
        <w:spacing w:after="160" w:line="259" w:lineRule="auto"/>
        <w:contextualSpacing/>
        <w:jc w:val="left"/>
      </w:pPr>
      <w:r>
        <w:t>A distribution to sample mutations (in the case of genetic load this applies to the mutation selection coefficient).</w:t>
      </w:r>
    </w:p>
    <w:p w14:paraId="61CAA2A6" w14:textId="59FEC47C" w:rsidR="008C418D" w:rsidRDefault="008C418D" w:rsidP="008C418D">
      <w:pPr>
        <w:pStyle w:val="ListParagraph"/>
        <w:numPr>
          <w:ilvl w:val="0"/>
          <w:numId w:val="70"/>
        </w:numPr>
        <w:spacing w:after="160" w:line="259" w:lineRule="auto"/>
        <w:contextualSpacing/>
        <w:jc w:val="left"/>
      </w:pPr>
      <w:r>
        <w:t>A distribution to sample initial</w:t>
      </w:r>
      <w:r>
        <w:t xml:space="preserve"> allelic</w:t>
      </w:r>
      <w:r>
        <w:t xml:space="preserve"> values.</w:t>
      </w:r>
    </w:p>
    <w:p w14:paraId="10021188" w14:textId="63AA9FE8" w:rsidR="008C418D" w:rsidRPr="001A2B4A" w:rsidRDefault="008C418D" w:rsidP="001A2B4A">
      <w:pPr>
        <w:pStyle w:val="ListParagraph"/>
        <w:numPr>
          <w:ilvl w:val="0"/>
          <w:numId w:val="70"/>
        </w:numPr>
        <w:spacing w:line="259" w:lineRule="auto"/>
        <w:ind w:left="714" w:hanging="357"/>
        <w:jc w:val="left"/>
      </w:pPr>
      <w:r>
        <w:t xml:space="preserve">A distribution to sample dominance coefficients (restricted to deleterious mutations). </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62" w:name="_Toc180771647"/>
    </w:p>
    <w:p w14:paraId="7E4DBF7F" w14:textId="65293479" w:rsidR="001A2B4A" w:rsidRDefault="001A2B4A" w:rsidP="001A2B4A">
      <w:pPr>
        <w:pStyle w:val="ListParagraph"/>
        <w:spacing w:line="259" w:lineRule="auto"/>
        <w:ind w:left="0"/>
      </w:pPr>
      <w:r>
        <w:t>The rate of recombination applies to the entire genome. Genetic linkage does occur, emerging from the explicit distance between loci. Multiple genetic elements can be located at the same position (e.g., a neutral locus and a dispersal trait locus), making these loci completely linked, but mutations and phenotypic expression are resolved independently, such that pleiotropy is not possible.</w:t>
      </w:r>
    </w:p>
    <w:p w14:paraId="6CA3DE5B" w14:textId="77777777" w:rsidR="001A2B4A" w:rsidRDefault="001A2B4A" w:rsidP="001A2B4A">
      <w:pPr>
        <w:pStyle w:val="ListParagraph"/>
        <w:spacing w:after="160" w:line="259" w:lineRule="auto"/>
        <w:ind w:left="0"/>
        <w:contextualSpacing/>
        <w:jc w:val="left"/>
      </w:pPr>
      <w:commentRangeStart w:id="63"/>
      <w:r w:rsidRPr="001A2B4A">
        <w:rPr>
          <w:highlight w:val="yellow"/>
        </w:rPr>
        <w:t>…</w:t>
      </w:r>
      <w:commentRangeEnd w:id="63"/>
      <w:r w:rsidR="00EC101F">
        <w:rPr>
          <w:rStyle w:val="CommentReference"/>
        </w:rPr>
        <w:commentReference w:id="63"/>
      </w:r>
      <w:r w:rsidRPr="001A2B4A">
        <w:rPr>
          <w:highlight w:val="yellow"/>
        </w:rPr>
        <w:t xml:space="preserve"> </w:t>
      </w:r>
      <w:r w:rsidRPr="001A2B4A">
        <w:rPr>
          <w:highlight w:val="yellow"/>
        </w:rPr>
        <w:t>If sexual reproduction is selected, all individuals are diploid. Otherwise, asexual individuals are always haploid (and do not recombine)</w:t>
      </w:r>
      <w:commentRangeStart w:id="64"/>
      <w:commentRangeStart w:id="65"/>
      <w:r w:rsidRPr="001A2B4A">
        <w:rPr>
          <w:highlight w:val="yellow"/>
        </w:rPr>
        <w:t>.</w:t>
      </w:r>
      <w:commentRangeEnd w:id="64"/>
      <w:r w:rsidRPr="001A2B4A">
        <w:rPr>
          <w:rStyle w:val="CommentReference"/>
          <w:highlight w:val="yellow"/>
        </w:rPr>
        <w:commentReference w:id="64"/>
      </w:r>
      <w:commentRangeEnd w:id="65"/>
      <w:r w:rsidRPr="001A2B4A">
        <w:rPr>
          <w:rStyle w:val="CommentReference"/>
          <w:highlight w:val="yellow"/>
        </w:rPr>
        <w:commentReference w:id="65"/>
      </w:r>
    </w:p>
    <w:p w14:paraId="40442486" w14:textId="65963E9E" w:rsidR="001A2B4A" w:rsidRPr="001A2B4A" w:rsidRDefault="001A2B4A" w:rsidP="001A2B4A">
      <w:pPr>
        <w:pStyle w:val="ListParagraph"/>
        <w:spacing w:line="259" w:lineRule="auto"/>
        <w:ind w:left="0"/>
      </w:pPr>
    </w:p>
    <w:p w14:paraId="7DC108A2" w14:textId="6237BF2E" w:rsidR="00EE659A" w:rsidRPr="00047DA9" w:rsidRDefault="00EE659A" w:rsidP="001A2B4A">
      <w:pPr>
        <w:pStyle w:val="Heading3"/>
        <w:numPr>
          <w:ilvl w:val="2"/>
          <w:numId w:val="14"/>
        </w:numPr>
        <w:rPr>
          <w:rFonts w:eastAsiaTheme="minorEastAsia"/>
          <w:rPrChange w:id="66" w:author="Pannetier, Theo" w:date="2024-06-04T17:43:00Z">
            <w:rPr/>
          </w:rPrChange>
        </w:rPr>
      </w:pPr>
      <w:r w:rsidRPr="00047DA9">
        <w:rPr>
          <w:rFonts w:eastAsiaTheme="minorEastAsia"/>
        </w:rPr>
        <w:lastRenderedPageBreak/>
        <w:t>Dispersal traits</w:t>
      </w:r>
      <w:bookmarkEnd w:id="62"/>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77777777" w:rsidR="001A2B4A" w:rsidRDefault="001A2B4A" w:rsidP="001A2B4A">
      <w:pPr>
        <w:pStyle w:val="ListParagraph"/>
        <w:numPr>
          <w:ilvl w:val="0"/>
          <w:numId w:val="70"/>
        </w:numPr>
      </w:pPr>
      <w:commentRangeStart w:id="67"/>
      <w:r>
        <w:t>The slope of the distance-dependent decay of the goal bias.</w:t>
      </w:r>
    </w:p>
    <w:p w14:paraId="1F4C3E52" w14:textId="77777777" w:rsidR="001A2B4A" w:rsidRDefault="001A2B4A" w:rsidP="001A2B4A">
      <w:pPr>
        <w:pStyle w:val="ListParagraph"/>
        <w:numPr>
          <w:ilvl w:val="0"/>
          <w:numId w:val="70"/>
        </w:numPr>
      </w:pPr>
      <w:r>
        <w:t xml:space="preserve">The distance threshold </w:t>
      </w:r>
      <w:commentRangeEnd w:id="67"/>
      <w:r>
        <w:rPr>
          <w:rStyle w:val="CommentReference"/>
        </w:rPr>
        <w:commentReference w:id="67"/>
      </w:r>
      <w:r>
        <w:t>of the distance-dependent decay of the goal bias.</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settlement function </w:t>
      </w:r>
      <w:r>
        <w:rPr>
          <w:rFonts w:cs="Times New Roman"/>
          <w:i/>
          <w:iCs/>
        </w:rPr>
        <w:t>β</w:t>
      </w:r>
      <w:r w:rsidRPr="00C42A50">
        <w:rPr>
          <w:i/>
          <w:iCs/>
          <w:vertAlign w:val="subscript"/>
        </w:rPr>
        <w:t>s</w:t>
      </w:r>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w:t>
      </w:r>
      <w:r>
        <w:t xml:space="preserve"> </w:t>
      </w:r>
      <w:r>
        <w:t>All evolving dispersal traits can be sex-specific except for movement processes (as in v2.0)</w:t>
      </w:r>
      <w:r>
        <w:t>.</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lastRenderedPageBreak/>
        <w:t xml:space="preserve">Traits set to evolve cannot simultaneously be </w:t>
      </w:r>
      <w:proofErr w:type="gramStart"/>
      <w:r w:rsidRPr="00047DA9">
        <w:t>stage-dependent</w:t>
      </w:r>
      <w:proofErr w:type="gramEnd"/>
      <w:r w:rsidRPr="00047DA9">
        <w:t>.</w:t>
      </w:r>
    </w:p>
    <w:p w14:paraId="514BA46A" w14:textId="77777777" w:rsidR="0020353E" w:rsidRDefault="0020353E" w:rsidP="0020353E">
      <w:r>
        <w:t xml:space="preserve">Phenotypic expression may follow an additive model (allele values across all loci are summed) or be averaged. </w:t>
      </w:r>
    </w:p>
    <w:p w14:paraId="56E687D9" w14:textId="77777777" w:rsidR="0020353E" w:rsidRDefault="0020353E" w:rsidP="0020353E">
      <w:r>
        <w:t>Mutations are additive (i.e. their value is summed to the existing allelic value) and can be sampled from either a normal or uniform distribution. Initial allele values can be sampled from a normal or a uniform distribution.</w:t>
      </w:r>
    </w:p>
    <w:p w14:paraId="22C217C3" w14:textId="5ECA000D" w:rsidR="0020353E" w:rsidRDefault="0020353E" w:rsidP="0020353E">
      <w:commentRangeStart w:id="68"/>
      <w:r>
        <w:t xml:space="preserve">The traits and parameters cannot be </w:t>
      </w:r>
      <w:proofErr w:type="gramStart"/>
      <w:r>
        <w:t>stage-specific</w:t>
      </w:r>
      <w:proofErr w:type="gramEnd"/>
      <w:r>
        <w:t>.</w:t>
      </w:r>
      <w:commentRangeEnd w:id="68"/>
      <w:r>
        <w:rPr>
          <w:rStyle w:val="CommentReference"/>
          <w:rFonts w:eastAsiaTheme="minorHAnsi" w:cstheme="minorBidi"/>
          <w:lang w:val="en-US"/>
        </w:rPr>
        <w:commentReference w:id="68"/>
      </w:r>
    </w:p>
    <w:p w14:paraId="0B166777" w14:textId="77777777" w:rsidR="0020353E" w:rsidRDefault="0020353E" w:rsidP="0020353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p>
    <w:p w14:paraId="05796AE4" w14:textId="3B5D7772" w:rsidR="00EE659A" w:rsidRPr="00047DA9" w:rsidRDefault="00D57758">
      <w:pPr>
        <w:rPr>
          <w:ins w:id="69" w:author="Pannetier, Theo" w:date="2024-06-04T17:29:00Z"/>
        </w:rPr>
        <w:pPrChange w:id="70" w:author="Pannetier, Theo" w:date="2024-06-04T20:02:00Z">
          <w:pPr>
            <w:pStyle w:val="ListParagraph"/>
            <w:numPr>
              <w:numId w:val="70"/>
            </w:numPr>
            <w:spacing w:after="160" w:line="259" w:lineRule="auto"/>
            <w:ind w:left="720" w:hanging="360"/>
            <w:contextualSpacing/>
            <w:jc w:val="left"/>
          </w:pPr>
        </w:pPrChange>
      </w:pPr>
      <w:ins w:id="71" w:author="Pannetier, Theo" w:date="2024-06-04T17:53:00Z">
        <w:r w:rsidRPr="00047DA9">
          <w:t xml:space="preserve">There is also an option for </w:t>
        </w:r>
      </w:ins>
      <w:ins w:id="72" w:author="Pannetier, Theo" w:date="2024-06-04T18:15:00Z">
        <w:r w:rsidR="008D3079" w:rsidRPr="00047DA9">
          <w:t>each dispersal trait</w:t>
        </w:r>
      </w:ins>
      <w:ins w:id="73" w:author="Pannetier, Theo" w:date="2024-06-04T17:53:00Z">
        <w:r w:rsidRPr="00047DA9">
          <w:t xml:space="preserve"> to </w:t>
        </w:r>
        <w:r w:rsidRPr="00047DA9">
          <w:rPr>
            <w:b/>
            <w:bCs/>
          </w:rPr>
          <w:t>not</w:t>
        </w:r>
        <w:r w:rsidRPr="00047DA9">
          <w:t xml:space="preserve"> be inherited, that is, allele values are resampled from the initial distribution for every new individual.</w:t>
        </w:r>
      </w:ins>
    </w:p>
    <w:p w14:paraId="6EE6D41A" w14:textId="559F3E23" w:rsidR="00D41B10" w:rsidRPr="00047DA9" w:rsidRDefault="00D41B10" w:rsidP="00D41B10">
      <w:pPr>
        <w:pStyle w:val="Heading3"/>
        <w:numPr>
          <w:ilvl w:val="2"/>
          <w:numId w:val="14"/>
        </w:numPr>
        <w:rPr>
          <w:ins w:id="74" w:author="Pannetier, Theo" w:date="2024-06-04T20:02:00Z"/>
          <w:rFonts w:eastAsiaTheme="minorEastAsia"/>
        </w:rPr>
      </w:pPr>
      <w:bookmarkStart w:id="75" w:name="_Toc180771648"/>
      <w:ins w:id="76" w:author="Pannetier, Theo" w:date="2024-06-04T20:02:00Z">
        <w:r w:rsidRPr="00047DA9">
          <w:rPr>
            <w:rFonts w:eastAsiaTheme="minorEastAsia"/>
          </w:rPr>
          <w:t>Genetic fitness traits</w:t>
        </w:r>
        <w:bookmarkEnd w:id="75"/>
      </w:ins>
    </w:p>
    <w:p w14:paraId="0917FB43" w14:textId="6A821F0A" w:rsidR="00D41B10" w:rsidRPr="00047DA9" w:rsidRDefault="00D41B10" w:rsidP="00D41B10">
      <w:pPr>
        <w:rPr>
          <w:ins w:id="77" w:author="Pannetier, Theo" w:date="2024-06-04T20:06:00Z"/>
        </w:rPr>
      </w:pPr>
      <w:ins w:id="78" w:author="Pannetier, Theo" w:date="2024-06-04T20:09:00Z">
        <w:r w:rsidRPr="00047DA9">
          <w:t xml:space="preserve">The alleles of genetic fitness traits represent deleterious mutations </w:t>
        </w:r>
      </w:ins>
      <w:ins w:id="79" w:author="Pannetier, Theo" w:date="2024-06-04T20:10:00Z">
        <w:r w:rsidRPr="00047DA9">
          <w:t>which combined expression reduce the viability of juveniles</w:t>
        </w:r>
      </w:ins>
      <w:ins w:id="80" w:author="Pannetier, Theo" w:date="2024-06-04T20:11:00Z">
        <w:r w:rsidRPr="00047DA9">
          <w:t>, i.e. the genetic load</w:t>
        </w:r>
      </w:ins>
      <w:ins w:id="81" w:author="Pannetier, Theo" w:date="2024-06-04T20:10:00Z">
        <w:r w:rsidRPr="00047DA9">
          <w:t xml:space="preserve">. </w:t>
        </w:r>
      </w:ins>
      <w:ins w:id="82" w:author="Pannetier, Theo" w:date="2024-06-04T20:04:00Z">
        <w:r w:rsidRPr="00047DA9">
          <w:t xml:space="preserve">Immediately after </w:t>
        </w:r>
      </w:ins>
      <w:ins w:id="83" w:author="Pannetier, Theo" w:date="2024-06-04T20:10:00Z">
        <w:r w:rsidRPr="00047DA9">
          <w:t>birth</w:t>
        </w:r>
      </w:ins>
      <w:ins w:id="84" w:author="Pannetier, Theo" w:date="2024-06-04T20:04:00Z">
        <w:r w:rsidRPr="00047DA9">
          <w:t xml:space="preserve">, all newly born </w:t>
        </w:r>
      </w:ins>
      <w:ins w:id="85" w:author="Pannetier, Theo" w:date="2024-06-04T20:10:00Z">
        <w:r w:rsidRPr="00047DA9">
          <w:t>individuals</w:t>
        </w:r>
      </w:ins>
      <w:ins w:id="86" w:author="Pannetier, Theo" w:date="2024-06-04T20:04:00Z">
        <w:r w:rsidRPr="00047DA9">
          <w:t xml:space="preserve"> are checked for viability</w:t>
        </w:r>
      </w:ins>
      <w:ins w:id="87" w:author="Pannetier, Theo" w:date="2024-06-04T20:05:00Z">
        <w:r w:rsidRPr="00047DA9">
          <w:t xml:space="preserve"> via a</w:t>
        </w:r>
      </w:ins>
      <w:ins w:id="88" w:author="Pannetier, Theo" w:date="2024-06-04T20:04:00Z">
        <w:r w:rsidRPr="00047DA9">
          <w:t xml:space="preserve"> Bernoulli trial</w:t>
        </w:r>
      </w:ins>
      <w:ins w:id="89" w:author="Pannetier, Theo" w:date="2024-06-04T20:06:00Z">
        <w:r w:rsidRPr="00047DA9">
          <w:t xml:space="preserve">. The probability of </w:t>
        </w:r>
      </w:ins>
      <w:ins w:id="90" w:author="Pannetier, Theo" w:date="2024-06-04T20:07:00Z">
        <w:r w:rsidRPr="00047DA9">
          <w:t>an</w:t>
        </w:r>
      </w:ins>
      <w:ins w:id="91" w:author="Pannetier, Theo" w:date="2024-06-04T20:06:00Z">
        <w:r w:rsidRPr="00047DA9">
          <w:t xml:space="preserve"> individual pass</w:t>
        </w:r>
      </w:ins>
      <w:ins w:id="92" w:author="Pannetier, Theo" w:date="2024-06-04T20:09:00Z">
        <w:r w:rsidRPr="00047DA9">
          <w:t>ing</w:t>
        </w:r>
      </w:ins>
      <w:ins w:id="93" w:author="Pannetier, Theo" w:date="2024-06-04T20:06:00Z">
        <w:r w:rsidRPr="00047DA9">
          <w:t xml:space="preserve"> the test and surviv</w:t>
        </w:r>
      </w:ins>
      <w:ins w:id="94" w:author="Pannetier, Theo" w:date="2024-06-04T20:09:00Z">
        <w:r w:rsidRPr="00047DA9">
          <w:t>ing</w:t>
        </w:r>
      </w:ins>
      <w:ins w:id="95" w:author="Pannetier, Theo" w:date="2024-06-04T20:06:00Z">
        <w:r w:rsidRPr="00047DA9">
          <w:t xml:space="preserve"> </w:t>
        </w:r>
      </w:ins>
      <w:ins w:id="96" w:author="Pannetier, Theo" w:date="2024-06-04T20:09:00Z">
        <w:r w:rsidRPr="00047DA9">
          <w:t xml:space="preserve">birth </w:t>
        </w:r>
      </w:ins>
      <w:ins w:id="97" w:author="Pannetier, Theo" w:date="2024-06-04T20:06:00Z">
        <w:r w:rsidRPr="00047DA9">
          <w:t>is equal to its genetic fitness.</w:t>
        </w:r>
      </w:ins>
    </w:p>
    <w:p w14:paraId="5BFB3D51" w14:textId="77777777" w:rsidR="005D1187" w:rsidRPr="00047DA9" w:rsidRDefault="00D41B10" w:rsidP="00D41B10">
      <w:pPr>
        <w:rPr>
          <w:ins w:id="98" w:author="Pannetier, Theo" w:date="2024-06-04T20:15:00Z"/>
        </w:rPr>
      </w:pPr>
      <w:ins w:id="99" w:author="Pannetier, Theo" w:date="2024-06-04T20:04:00Z">
        <w:r w:rsidRPr="00047DA9">
          <w:t xml:space="preserve">Genetic fitness </w:t>
        </w:r>
      </w:ins>
      <w:ins w:id="100" w:author="Pannetier, Theo" w:date="2024-06-04T20:07:00Z">
        <w:r w:rsidRPr="00047DA9">
          <w:t>is</w:t>
        </w:r>
      </w:ins>
      <w:ins w:id="101" w:author="Pannetier, Theo" w:date="2024-06-04T20:04:00Z">
        <w:r w:rsidRPr="00047DA9">
          <w:t xml:space="preserve"> 1 by default</w:t>
        </w:r>
      </w:ins>
      <w:ins w:id="102" w:author="Pannetier, Theo" w:date="2024-06-04T20:07:00Z">
        <w:r w:rsidRPr="00047DA9">
          <w:t>,</w:t>
        </w:r>
      </w:ins>
      <w:ins w:id="103" w:author="Pannetier, Theo" w:date="2024-06-04T20:04:00Z">
        <w:r w:rsidRPr="00047DA9">
          <w:t xml:space="preserve"> but </w:t>
        </w:r>
      </w:ins>
      <w:ins w:id="104" w:author="Pannetier, Theo" w:date="2024-06-04T20:12:00Z">
        <w:r w:rsidR="005D1187" w:rsidRPr="00047DA9">
          <w:t xml:space="preserve">every allele </w:t>
        </w:r>
      </w:ins>
      <w:ins w:id="105" w:author="Pannetier, Theo" w:date="2024-06-04T20:13:00Z">
        <w:r w:rsidR="005D1187" w:rsidRPr="00047DA9">
          <w:t xml:space="preserve">reduces this value by an amount that depends on its </w:t>
        </w:r>
      </w:ins>
      <w:ins w:id="106" w:author="Pannetier, Theo" w:date="2024-06-04T20:14:00Z">
        <w:r w:rsidR="005D1187" w:rsidRPr="00047DA9">
          <w:t>selection coefficient</w:t>
        </w:r>
      </w:ins>
      <w:ins w:id="107" w:author="Pannetier, Theo" w:date="2024-06-04T20:13:00Z">
        <w:r w:rsidR="005D1187" w:rsidRPr="00047DA9">
          <w:t xml:space="preserve"> </w:t>
        </w:r>
        <w:r w:rsidR="005D1187" w:rsidRPr="00047DA9">
          <w:rPr>
            <w:i/>
            <w:iCs/>
            <w:rPrChange w:id="108" w:author="Pannetier, Theo" w:date="2024-06-04T20:13:00Z">
              <w:rPr/>
            </w:rPrChange>
          </w:rPr>
          <w:t>s</w:t>
        </w:r>
      </w:ins>
      <w:ins w:id="109" w:author="Pannetier, Theo" w:date="2024-06-04T20:14:00Z">
        <w:r w:rsidR="005D1187" w:rsidRPr="00047DA9">
          <w:t>,</w:t>
        </w:r>
      </w:ins>
      <w:ins w:id="110" w:author="Pannetier, Theo" w:date="2024-06-04T20:13:00Z">
        <w:r w:rsidR="005D1187" w:rsidRPr="00047DA9">
          <w:t xml:space="preserve"> and </w:t>
        </w:r>
      </w:ins>
      <w:ins w:id="111" w:author="Pannetier, Theo" w:date="2024-06-04T20:14:00Z">
        <w:r w:rsidR="005D1187" w:rsidRPr="00047DA9">
          <w:t xml:space="preserve">(for diploid systems) </w:t>
        </w:r>
      </w:ins>
      <w:ins w:id="112" w:author="Pannetier, Theo" w:date="2024-06-04T20:13:00Z">
        <w:r w:rsidR="005D1187" w:rsidRPr="00047DA9">
          <w:t>the</w:t>
        </w:r>
      </w:ins>
      <w:ins w:id="113" w:author="Pannetier, Theo" w:date="2024-06-04T20:14:00Z">
        <w:r w:rsidR="005D1187" w:rsidRPr="00047DA9">
          <w:t xml:space="preserve"> value of its </w:t>
        </w:r>
      </w:ins>
      <w:ins w:id="114" w:author="Pannetier, Theo" w:date="2024-06-04T20:13:00Z">
        <w:r w:rsidR="005D1187" w:rsidRPr="00047DA9">
          <w:t xml:space="preserve">dominance coefficient </w:t>
        </w:r>
      </w:ins>
      <w:ins w:id="115" w:author="Pannetier, Theo" w:date="2024-06-04T20:14:00Z">
        <w:r w:rsidR="005D1187" w:rsidRPr="00047DA9">
          <w:rPr>
            <w:i/>
            <w:iCs/>
            <w:rPrChange w:id="116" w:author="Pannetier, Theo" w:date="2024-06-04T20:15:00Z">
              <w:rPr/>
            </w:rPrChange>
          </w:rPr>
          <w:t>h</w:t>
        </w:r>
        <w:r w:rsidR="005D1187" w:rsidRPr="00047DA9">
          <w:t xml:space="preserve"> relative to that of the other allele it is paired with.</w:t>
        </w:r>
      </w:ins>
    </w:p>
    <w:p w14:paraId="0A3C9B93" w14:textId="6AFCD81A" w:rsidR="00D41B10" w:rsidRPr="00047DA9" w:rsidRDefault="005D1187">
      <w:pPr>
        <w:rPr>
          <w:ins w:id="117" w:author="Pannetier, Theo" w:date="2024-06-04T20:04:00Z"/>
        </w:rPr>
        <w:pPrChange w:id="118" w:author="Pannetier, Theo" w:date="2024-06-04T20:04:00Z">
          <w:pPr>
            <w:pStyle w:val="ListParagraph"/>
            <w:numPr>
              <w:numId w:val="14"/>
            </w:numPr>
            <w:ind w:left="432" w:hanging="432"/>
          </w:pPr>
        </w:pPrChange>
      </w:pPr>
      <w:ins w:id="119" w:author="Pannetier, Theo" w:date="2024-06-04T20:15:00Z">
        <w:r w:rsidRPr="00047DA9">
          <w:t>More precisely, the g</w:t>
        </w:r>
      </w:ins>
      <w:ins w:id="120" w:author="Pannetier, Theo" w:date="2024-06-04T20:04:00Z">
        <w:r w:rsidR="00D41B10" w:rsidRPr="00047DA9">
          <w:t xml:space="preserve">enetic fitness </w:t>
        </w:r>
        <w:r w:rsidR="00D41B10" w:rsidRPr="00047DA9">
          <w:rPr>
            <w:i/>
            <w:iCs/>
            <w:rPrChange w:id="121" w:author="Pannetier, Theo" w:date="2024-06-04T20:15:00Z">
              <w:rPr/>
            </w:rPrChange>
          </w:rPr>
          <w:t>W</w:t>
        </w:r>
        <w:r w:rsidR="00D41B10" w:rsidRPr="00047DA9">
          <w:t xml:space="preserve"> of an individual is the product of the contributions </w:t>
        </w:r>
        <w:r w:rsidR="00D41B10" w:rsidRPr="00047DA9">
          <w:rPr>
            <w:i/>
            <w:iCs/>
            <w:rPrChange w:id="122" w:author="Pannetier, Theo" w:date="2024-06-04T20:15:00Z">
              <w:rPr/>
            </w:rPrChange>
          </w:rPr>
          <w:t>w</w:t>
        </w:r>
        <w:r w:rsidR="00D41B10" w:rsidRPr="00047DA9">
          <w:rPr>
            <w:vertAlign w:val="subscript"/>
          </w:rPr>
          <w:t xml:space="preserve"> </w:t>
        </w:r>
        <w:r w:rsidR="00D41B10" w:rsidRPr="00047DA9">
          <w:t xml:space="preserve">of each genetic load locus. The contribution </w:t>
        </w:r>
        <w:proofErr w:type="spellStart"/>
        <w:r w:rsidR="00D41B10" w:rsidRPr="00047DA9">
          <w:rPr>
            <w:i/>
            <w:iCs/>
            <w:rPrChange w:id="123" w:author="Pannetier, Theo" w:date="2024-06-04T20:15:00Z">
              <w:rPr/>
            </w:rPrChange>
          </w:rPr>
          <w:t>w</w:t>
        </w:r>
        <w:r w:rsidR="00D41B10" w:rsidRPr="00047DA9">
          <w:rPr>
            <w:i/>
            <w:iCs/>
            <w:vertAlign w:val="subscript"/>
            <w:rPrChange w:id="124" w:author="Pannetier, Theo" w:date="2024-06-04T20:15:00Z">
              <w:rPr>
                <w:vertAlign w:val="subscript"/>
              </w:rPr>
            </w:rPrChange>
          </w:rPr>
          <w:t>i</w:t>
        </w:r>
        <w:proofErr w:type="spellEnd"/>
        <w:r w:rsidR="00D41B10" w:rsidRPr="00047DA9">
          <w:t xml:space="preserve"> of locus </w:t>
        </w:r>
        <w:r w:rsidR="00D41B10" w:rsidRPr="00047DA9">
          <w:rPr>
            <w:i/>
            <w:iCs/>
            <w:rPrChange w:id="125" w:author="Pannetier, Theo" w:date="2024-06-04T20:16:00Z">
              <w:rPr/>
            </w:rPrChange>
          </w:rPr>
          <w:t>i</w:t>
        </w:r>
        <w:r w:rsidR="00D41B10" w:rsidRPr="00047DA9">
          <w:t xml:space="preserve"> with alleles A and B is:</w:t>
        </w:r>
      </w:ins>
    </w:p>
    <w:p w14:paraId="633DB2EB" w14:textId="404DA9ED" w:rsidR="005D1187" w:rsidRPr="00047DA9" w:rsidRDefault="00000000" w:rsidP="005D1187">
      <w:pPr>
        <w:pStyle w:val="ListParagraph"/>
        <w:ind w:left="432"/>
        <w:rPr>
          <w:ins w:id="126" w:author="Pannetier, Theo" w:date="2024-06-04T20:16:00Z"/>
          <w:rFonts w:eastAsiaTheme="minorEastAsia"/>
          <w:lang w:val="en-GB"/>
        </w:rPr>
      </w:pPr>
      <m:oMathPara>
        <m:oMathParaPr>
          <m:jc m:val="center"/>
        </m:oMathParaPr>
        <m:oMath>
          <m:sSub>
            <m:sSubPr>
              <m:ctrlPr>
                <w:ins w:id="127" w:author="Pannetier, Theo" w:date="2024-06-04T20:04:00Z">
                  <w:rPr>
                    <w:rFonts w:ascii="Cambria Math" w:hAnsi="Cambria Math"/>
                    <w:i/>
                    <w:lang w:val="en-GB"/>
                  </w:rPr>
                </w:ins>
              </m:ctrlPr>
            </m:sSubPr>
            <m:e>
              <m:r>
                <w:ins w:id="128" w:author="Pannetier, Theo" w:date="2024-06-04T20:04:00Z">
                  <w:rPr>
                    <w:rFonts w:ascii="Cambria Math" w:hAnsi="Cambria Math"/>
                    <w:lang w:val="en-GB"/>
                  </w:rPr>
                  <m:t>w</m:t>
                </w:ins>
              </m:r>
            </m:e>
            <m:sub>
              <m:r>
                <w:ins w:id="129" w:author="Pannetier, Theo" w:date="2024-06-04T20:04:00Z">
                  <w:rPr>
                    <w:rFonts w:ascii="Cambria Math" w:hAnsi="Cambria Math"/>
                    <w:lang w:val="en-GB"/>
                  </w:rPr>
                  <m:t>i</m:t>
                </w:ins>
              </m:r>
            </m:sub>
          </m:sSub>
          <m:r>
            <w:ins w:id="130" w:author="Pannetier, Theo" w:date="2024-06-04T20:04:00Z">
              <w:rPr>
                <w:rFonts w:ascii="Cambria Math" w:hAnsi="Cambria Math"/>
                <w:lang w:val="en-GB"/>
              </w:rPr>
              <m:t>= 1-</m:t>
            </w:ins>
          </m:r>
          <m:sSub>
            <m:sSubPr>
              <m:ctrlPr>
                <w:ins w:id="131" w:author="Pannetier, Theo" w:date="2024-06-04T20:04:00Z">
                  <w:rPr>
                    <w:rFonts w:ascii="Cambria Math" w:hAnsi="Cambria Math"/>
                    <w:i/>
                    <w:lang w:val="en-GB"/>
                  </w:rPr>
                </w:ins>
              </m:ctrlPr>
            </m:sSubPr>
            <m:e>
              <m:sSub>
                <m:sSubPr>
                  <m:ctrlPr>
                    <w:ins w:id="132" w:author="Pannetier, Theo" w:date="2024-06-04T20:04:00Z">
                      <w:rPr>
                        <w:rFonts w:ascii="Cambria Math" w:hAnsi="Cambria Math"/>
                        <w:i/>
                        <w:lang w:val="en-GB"/>
                      </w:rPr>
                    </w:ins>
                  </m:ctrlPr>
                </m:sSubPr>
                <m:e>
                  <m:r>
                    <w:ins w:id="133" w:author="Pannetier, Theo" w:date="2024-06-04T20:04:00Z">
                      <w:rPr>
                        <w:rFonts w:ascii="Cambria Math" w:hAnsi="Cambria Math"/>
                        <w:lang w:val="en-GB"/>
                      </w:rPr>
                      <m:t>h</m:t>
                    </w:ins>
                  </m:r>
                </m:e>
                <m:sub>
                  <m:r>
                    <w:ins w:id="134" w:author="Pannetier, Theo" w:date="2024-06-04T20:04:00Z">
                      <w:rPr>
                        <w:rFonts w:ascii="Cambria Math" w:hAnsi="Cambria Math"/>
                        <w:lang w:val="en-GB"/>
                      </w:rPr>
                      <m:t>i</m:t>
                    </w:ins>
                  </m:r>
                </m:sub>
              </m:sSub>
              <m:r>
                <w:ins w:id="135" w:author="Pannetier, Theo" w:date="2024-06-04T20:04:00Z">
                  <w:rPr>
                    <w:rFonts w:ascii="Cambria Math" w:hAnsi="Cambria Math"/>
                    <w:lang w:val="en-GB"/>
                  </w:rPr>
                  <m:t>s</m:t>
                </w:ins>
              </m:r>
            </m:e>
            <m:sub>
              <m:r>
                <w:ins w:id="136" w:author="Pannetier, Theo" w:date="2024-06-04T20:04:00Z">
                  <w:rPr>
                    <w:rFonts w:ascii="Cambria Math" w:hAnsi="Cambria Math"/>
                    <w:lang w:val="en-GB"/>
                  </w:rPr>
                  <m:t>A</m:t>
                </w:ins>
              </m:r>
            </m:sub>
          </m:sSub>
          <m:r>
            <w:ins w:id="137" w:author="Pannetier, Theo" w:date="2024-06-04T20:04:00Z">
              <w:rPr>
                <w:rFonts w:ascii="Cambria Math" w:hAnsi="Cambria Math"/>
                <w:lang w:val="en-GB"/>
              </w:rPr>
              <m:t>-(1-</m:t>
            </w:ins>
          </m:r>
          <m:sSub>
            <m:sSubPr>
              <m:ctrlPr>
                <w:ins w:id="138" w:author="Pannetier, Theo" w:date="2024-06-04T20:04:00Z">
                  <w:rPr>
                    <w:rFonts w:ascii="Cambria Math" w:hAnsi="Cambria Math"/>
                    <w:i/>
                    <w:lang w:val="en-GB"/>
                  </w:rPr>
                </w:ins>
              </m:ctrlPr>
            </m:sSubPr>
            <m:e>
              <m:r>
                <w:ins w:id="139" w:author="Pannetier, Theo" w:date="2024-06-04T20:04:00Z">
                  <w:rPr>
                    <w:rFonts w:ascii="Cambria Math" w:hAnsi="Cambria Math"/>
                    <w:lang w:val="en-GB"/>
                  </w:rPr>
                  <m:t>h</m:t>
                </w:ins>
              </m:r>
            </m:e>
            <m:sub>
              <m:r>
                <w:ins w:id="140" w:author="Pannetier, Theo" w:date="2024-06-04T20:04:00Z">
                  <w:rPr>
                    <w:rFonts w:ascii="Cambria Math" w:hAnsi="Cambria Math"/>
                    <w:lang w:val="en-GB"/>
                  </w:rPr>
                  <m:t>i</m:t>
                </w:ins>
              </m:r>
            </m:sub>
          </m:sSub>
          <m:r>
            <w:ins w:id="141" w:author="Pannetier, Theo" w:date="2024-06-04T20:04:00Z">
              <w:rPr>
                <w:rFonts w:ascii="Cambria Math" w:hAnsi="Cambria Math"/>
                <w:lang w:val="en-GB"/>
              </w:rPr>
              <m:t>)</m:t>
            </w:ins>
          </m:r>
          <m:sSub>
            <m:sSubPr>
              <m:ctrlPr>
                <w:ins w:id="142" w:author="Pannetier, Theo" w:date="2024-06-04T20:04:00Z">
                  <w:rPr>
                    <w:rFonts w:ascii="Cambria Math" w:hAnsi="Cambria Math"/>
                    <w:i/>
                    <w:lang w:val="en-GB"/>
                  </w:rPr>
                </w:ins>
              </m:ctrlPr>
            </m:sSubPr>
            <m:e>
              <m:r>
                <w:ins w:id="143" w:author="Pannetier, Theo" w:date="2024-06-04T20:04:00Z">
                  <w:rPr>
                    <w:rFonts w:ascii="Cambria Math" w:hAnsi="Cambria Math"/>
                    <w:lang w:val="en-GB"/>
                  </w:rPr>
                  <m:t>s</m:t>
                </w:ins>
              </m:r>
            </m:e>
            <m:sub>
              <m:r>
                <w:ins w:id="144" w:author="Pannetier, Theo" w:date="2024-06-04T20:04:00Z">
                  <w:rPr>
                    <w:rFonts w:ascii="Cambria Math" w:hAnsi="Cambria Math"/>
                    <w:lang w:val="en-GB"/>
                  </w:rPr>
                  <m:t>B</m:t>
                </w:ins>
              </m:r>
            </m:sub>
          </m:sSub>
        </m:oMath>
      </m:oMathPara>
    </w:p>
    <w:p w14:paraId="0DD112DE" w14:textId="77777777" w:rsidR="00D41B10" w:rsidRPr="00047DA9" w:rsidRDefault="00000000">
      <w:pPr>
        <w:pStyle w:val="ListParagraph"/>
        <w:ind w:left="432"/>
        <w:rPr>
          <w:ins w:id="145" w:author="Pannetier, Theo" w:date="2024-06-04T20:04:00Z"/>
          <w:rFonts w:eastAsiaTheme="minorEastAsia"/>
          <w:lang w:val="en-GB"/>
        </w:rPr>
        <w:pPrChange w:id="146" w:author="Pannetier, Theo" w:date="2024-06-04T20:04:00Z">
          <w:pPr>
            <w:pStyle w:val="ListParagraph"/>
            <w:numPr>
              <w:numId w:val="14"/>
            </w:numPr>
            <w:ind w:left="432" w:hanging="432"/>
          </w:pPr>
        </w:pPrChange>
      </w:pPr>
      <m:oMathPara>
        <m:oMathParaPr>
          <m:jc m:val="center"/>
        </m:oMathParaPr>
        <m:oMath>
          <m:sSub>
            <m:sSubPr>
              <m:ctrlPr>
                <w:ins w:id="147" w:author="Pannetier, Theo" w:date="2024-06-04T20:04:00Z">
                  <w:rPr>
                    <w:rFonts w:ascii="Cambria Math" w:eastAsiaTheme="minorEastAsia" w:hAnsi="Cambria Math"/>
                    <w:i/>
                    <w:lang w:val="en-GB"/>
                  </w:rPr>
                </w:ins>
              </m:ctrlPr>
            </m:sSubPr>
            <m:e>
              <m:r>
                <w:ins w:id="148" w:author="Pannetier, Theo" w:date="2024-06-04T20:04:00Z">
                  <w:rPr>
                    <w:rFonts w:ascii="Cambria Math" w:eastAsiaTheme="minorEastAsia" w:hAnsi="Cambria Math"/>
                    <w:lang w:val="en-GB"/>
                  </w:rPr>
                  <m:t>h</m:t>
                </w:ins>
              </m:r>
            </m:e>
            <m:sub>
              <m:r>
                <w:ins w:id="149" w:author="Pannetier, Theo" w:date="2024-06-04T20:04:00Z">
                  <w:rPr>
                    <w:rFonts w:ascii="Cambria Math" w:eastAsiaTheme="minorEastAsia" w:hAnsi="Cambria Math"/>
                    <w:lang w:val="en-GB"/>
                  </w:rPr>
                  <m:t>i</m:t>
                </w:ins>
              </m:r>
            </m:sub>
          </m:sSub>
          <m:r>
            <w:ins w:id="150" w:author="Pannetier, Theo" w:date="2024-06-04T20:04:00Z">
              <w:rPr>
                <w:rFonts w:ascii="Cambria Math" w:eastAsiaTheme="minorEastAsia" w:hAnsi="Cambria Math"/>
                <w:lang w:val="en-GB"/>
              </w:rPr>
              <m:t xml:space="preserve">= </m:t>
            </w:ins>
          </m:r>
          <m:f>
            <m:fPr>
              <m:ctrlPr>
                <w:ins w:id="151" w:author="Pannetier, Theo" w:date="2024-06-04T20:04:00Z">
                  <w:rPr>
                    <w:rFonts w:ascii="Cambria Math" w:eastAsiaTheme="minorEastAsia" w:hAnsi="Cambria Math"/>
                    <w:i/>
                    <w:lang w:val="en-GB"/>
                  </w:rPr>
                </w:ins>
              </m:ctrlPr>
            </m:fPr>
            <m:num>
              <m:sSub>
                <m:sSubPr>
                  <m:ctrlPr>
                    <w:ins w:id="152" w:author="Pannetier, Theo" w:date="2024-06-04T20:04:00Z">
                      <w:rPr>
                        <w:rFonts w:ascii="Cambria Math" w:eastAsiaTheme="minorEastAsia" w:hAnsi="Cambria Math"/>
                        <w:i/>
                        <w:lang w:val="en-GB"/>
                      </w:rPr>
                    </w:ins>
                  </m:ctrlPr>
                </m:sSubPr>
                <m:e>
                  <m:r>
                    <w:ins w:id="153" w:author="Pannetier, Theo" w:date="2024-06-04T20:04:00Z">
                      <w:rPr>
                        <w:rFonts w:ascii="Cambria Math" w:eastAsiaTheme="minorEastAsia" w:hAnsi="Cambria Math"/>
                        <w:lang w:val="en-GB"/>
                      </w:rPr>
                      <m:t>h</m:t>
                    </w:ins>
                  </m:r>
                </m:e>
                <m:sub>
                  <m:r>
                    <w:ins w:id="154" w:author="Pannetier, Theo" w:date="2024-06-04T20:04:00Z">
                      <w:rPr>
                        <w:rFonts w:ascii="Cambria Math" w:eastAsiaTheme="minorEastAsia" w:hAnsi="Cambria Math"/>
                        <w:lang w:val="en-GB"/>
                      </w:rPr>
                      <m:t>A</m:t>
                    </w:ins>
                  </m:r>
                </m:sub>
              </m:sSub>
            </m:num>
            <m:den>
              <m:sSub>
                <m:sSubPr>
                  <m:ctrlPr>
                    <w:ins w:id="155" w:author="Pannetier, Theo" w:date="2024-06-04T20:04:00Z">
                      <w:rPr>
                        <w:rFonts w:ascii="Cambria Math" w:eastAsiaTheme="minorEastAsia" w:hAnsi="Cambria Math"/>
                        <w:i/>
                        <w:lang w:val="en-GB"/>
                      </w:rPr>
                    </w:ins>
                  </m:ctrlPr>
                </m:sSubPr>
                <m:e>
                  <m:r>
                    <w:ins w:id="156" w:author="Pannetier, Theo" w:date="2024-06-04T20:04:00Z">
                      <w:rPr>
                        <w:rFonts w:ascii="Cambria Math" w:eastAsiaTheme="minorEastAsia" w:hAnsi="Cambria Math"/>
                        <w:lang w:val="en-GB"/>
                      </w:rPr>
                      <m:t>h</m:t>
                    </w:ins>
                  </m:r>
                </m:e>
                <m:sub>
                  <m:r>
                    <w:ins w:id="157" w:author="Pannetier, Theo" w:date="2024-06-04T20:04:00Z">
                      <w:rPr>
                        <w:rFonts w:ascii="Cambria Math" w:eastAsiaTheme="minorEastAsia" w:hAnsi="Cambria Math"/>
                        <w:lang w:val="en-GB"/>
                      </w:rPr>
                      <m:t>A</m:t>
                    </w:ins>
                  </m:r>
                </m:sub>
              </m:sSub>
              <m:r>
                <w:ins w:id="158" w:author="Pannetier, Theo" w:date="2024-06-04T20:04:00Z">
                  <w:rPr>
                    <w:rFonts w:ascii="Cambria Math" w:eastAsiaTheme="minorEastAsia" w:hAnsi="Cambria Math"/>
                    <w:lang w:val="en-GB"/>
                  </w:rPr>
                  <m:t xml:space="preserve">+ </m:t>
                </w:ins>
              </m:r>
              <m:sSub>
                <m:sSubPr>
                  <m:ctrlPr>
                    <w:ins w:id="159" w:author="Pannetier, Theo" w:date="2024-06-04T20:04:00Z">
                      <w:rPr>
                        <w:rFonts w:ascii="Cambria Math" w:eastAsiaTheme="minorEastAsia" w:hAnsi="Cambria Math"/>
                        <w:i/>
                        <w:lang w:val="en-GB"/>
                      </w:rPr>
                    </w:ins>
                  </m:ctrlPr>
                </m:sSubPr>
                <m:e>
                  <m:r>
                    <w:ins w:id="160" w:author="Pannetier, Theo" w:date="2024-06-04T20:04:00Z">
                      <w:rPr>
                        <w:rFonts w:ascii="Cambria Math" w:eastAsiaTheme="minorEastAsia" w:hAnsi="Cambria Math"/>
                        <w:lang w:val="en-GB"/>
                      </w:rPr>
                      <m:t>h</m:t>
                    </w:ins>
                  </m:r>
                </m:e>
                <m:sub>
                  <m:r>
                    <w:ins w:id="161" w:author="Pannetier, Theo" w:date="2024-06-04T20:04:00Z">
                      <w:rPr>
                        <w:rFonts w:ascii="Cambria Math" w:eastAsiaTheme="minorEastAsia" w:hAnsi="Cambria Math"/>
                        <w:lang w:val="en-GB"/>
                      </w:rPr>
                      <m:t>B</m:t>
                    </w:ins>
                  </m:r>
                </m:sub>
              </m:sSub>
            </m:den>
          </m:f>
        </m:oMath>
      </m:oMathPara>
    </w:p>
    <w:p w14:paraId="6FA3F02E" w14:textId="2873AF9B" w:rsidR="00D41B10" w:rsidRPr="00047DA9" w:rsidRDefault="005D1187">
      <w:pPr>
        <w:rPr>
          <w:ins w:id="162" w:author="Pannetier, Theo" w:date="2024-06-04T20:04:00Z"/>
          <w:rPrChange w:id="163" w:author="Pannetier, Theo" w:date="2024-06-04T20:18:00Z">
            <w:rPr>
              <w:ins w:id="164" w:author="Pannetier, Theo" w:date="2024-06-04T20:04:00Z"/>
              <w:rFonts w:eastAsiaTheme="minorEastAsia"/>
            </w:rPr>
          </w:rPrChange>
        </w:rPr>
        <w:pPrChange w:id="165" w:author="Pannetier, Theo" w:date="2024-06-04T20:04:00Z">
          <w:pPr>
            <w:pStyle w:val="ListParagraph"/>
            <w:numPr>
              <w:numId w:val="14"/>
            </w:numPr>
            <w:ind w:left="432" w:hanging="432"/>
          </w:pPr>
        </w:pPrChange>
      </w:pPr>
      <w:ins w:id="166" w:author="Pannetier, Theo" w:date="2024-06-04T20:17:00Z">
        <w:r w:rsidRPr="00047DA9">
          <w:t>S</w:t>
        </w:r>
      </w:ins>
      <w:ins w:id="167" w:author="Pannetier, Theo" w:date="2024-06-04T20:04:00Z">
        <w:r w:rsidR="00D41B10" w:rsidRPr="00047DA9">
          <w:t>election and dominance coefficients for new alleles (mutations) are drawn from distributions specified by the user:</w:t>
        </w:r>
      </w:ins>
      <w:ins w:id="168" w:author="Pannetier, Theo" w:date="2024-06-04T20:24:00Z">
        <w:r w:rsidRPr="00047DA9">
          <w:t xml:space="preserve"> either a</w:t>
        </w:r>
      </w:ins>
      <w:ins w:id="169" w:author="Pannetier, Theo" w:date="2024-06-04T20:04:00Z">
        <w:r w:rsidR="00D41B10" w:rsidRPr="00047DA9">
          <w:t xml:space="preserve"> uniform, normal, gamma, </w:t>
        </w:r>
      </w:ins>
      <w:ins w:id="170" w:author="Pannetier, Theo" w:date="2024-06-04T20:17:00Z">
        <w:r w:rsidRPr="00047DA9">
          <w:t xml:space="preserve">or </w:t>
        </w:r>
      </w:ins>
      <w:ins w:id="171" w:author="Pannetier, Theo" w:date="2024-06-04T20:04:00Z">
        <w:r w:rsidR="00D41B10" w:rsidRPr="00047DA9">
          <w:t>negative exponential</w:t>
        </w:r>
      </w:ins>
      <w:ins w:id="172" w:author="Pannetier, Theo" w:date="2024-06-04T20:34:00Z">
        <w:r w:rsidR="000C7A8C" w:rsidRPr="00047DA9">
          <w:t>, and or not additive</w:t>
        </w:r>
      </w:ins>
      <w:ins w:id="173" w:author="Pannetier, Theo" w:date="2024-06-04T20:17:00Z">
        <w:r w:rsidRPr="00047DA9">
          <w:t xml:space="preserve">. </w:t>
        </w:r>
      </w:ins>
      <w:ins w:id="174" w:author="Pannetier, Theo" w:date="2024-06-04T20:18:00Z">
        <w:r w:rsidRPr="00047DA9">
          <w:t>Dominance coefficients</w:t>
        </w:r>
      </w:ins>
      <w:ins w:id="175" w:author="Pannetier, Theo" w:date="2024-06-04T20:04:00Z">
        <w:r w:rsidR="00D41B10" w:rsidRPr="00047DA9">
          <w:t xml:space="preserve"> </w:t>
        </w:r>
      </w:ins>
      <w:ins w:id="176" w:author="Pannetier, Theo" w:date="2024-06-04T20:18:00Z">
        <w:r w:rsidRPr="00047DA9">
          <w:t xml:space="preserve">can additionally be sampled from a </w:t>
        </w:r>
      </w:ins>
      <w:ins w:id="177" w:author="Pannetier, Theo" w:date="2024-06-04T20:04:00Z">
        <w:r w:rsidR="00D41B10" w:rsidRPr="00047DA9">
          <w:t xml:space="preserve">scaled uniform distribution </w:t>
        </w:r>
      </w:ins>
      <w:ins w:id="178" w:author="Pannetier, Theo" w:date="2024-06-04T20:19:00Z">
        <w:r w:rsidRPr="00047DA9">
          <w:t>between zero and</w:t>
        </w:r>
      </w:ins>
      <w:ins w:id="179" w:author="Pannetier, Theo" w:date="2024-06-04T20:20:00Z">
        <w:r w:rsidRPr="00047DA9">
          <w:t xml:space="preserve"> a</w:t>
        </w:r>
      </w:ins>
      <w:ins w:id="180" w:author="Pannetier, Theo" w:date="2024-06-04T20:04:00Z">
        <w:r w:rsidR="00D41B10" w:rsidRPr="00047DA9">
          <w:t xml:space="preserve"> maximum value </w:t>
        </w:r>
      </w:ins>
      <w:ins w:id="181" w:author="Pannetier, Theo" w:date="2024-06-04T20:20:00Z">
        <w:r w:rsidRPr="00047DA9">
          <w:t xml:space="preserve">that </w:t>
        </w:r>
      </w:ins>
      <w:ins w:id="182" w:author="Pannetier, Theo" w:date="2024-06-04T20:04:00Z">
        <w:r w:rsidR="00D41B10" w:rsidRPr="00047DA9">
          <w:t xml:space="preserve">depends on the selection coefficient. </w:t>
        </w:r>
      </w:ins>
      <w:ins w:id="183" w:author="Pannetier, Theo" w:date="2024-06-04T20:20:00Z">
        <w:r w:rsidRPr="00047DA9">
          <w:t xml:space="preserve">This maximum value is equal to </w:t>
        </w:r>
      </w:ins>
      <m:oMath>
        <m:sSup>
          <m:sSupPr>
            <m:ctrlPr>
              <w:ins w:id="184" w:author="Pannetier, Theo" w:date="2024-06-04T20:20:00Z">
                <w:rPr>
                  <w:rFonts w:ascii="Cambria Math" w:hAnsi="Cambria Math"/>
                  <w:i/>
                </w:rPr>
              </w:ins>
            </m:ctrlPr>
          </m:sSupPr>
          <m:e>
            <m:r>
              <w:ins w:id="185" w:author="Pannetier, Theo" w:date="2024-06-04T20:20:00Z">
                <w:rPr>
                  <w:rFonts w:ascii="Cambria Math" w:hAnsi="Cambria Math"/>
                </w:rPr>
                <m:t>e</m:t>
              </w:ins>
            </m:r>
          </m:e>
          <m:sup>
            <m:r>
              <w:ins w:id="186" w:author="Pannetier, Theo" w:date="2024-06-04T20:20:00Z">
                <w:rPr>
                  <w:rFonts w:ascii="Cambria Math" w:hAnsi="Cambria Math"/>
                </w:rPr>
                <m:t>-k</m:t>
              </w:ins>
            </m:r>
            <m:sSub>
              <m:sSubPr>
                <m:ctrlPr>
                  <w:ins w:id="187" w:author="Pannetier, Theo" w:date="2024-06-04T20:20:00Z">
                    <w:rPr>
                      <w:rFonts w:ascii="Cambria Math" w:hAnsi="Cambria Math"/>
                      <w:i/>
                    </w:rPr>
                  </w:ins>
                </m:ctrlPr>
              </m:sSubPr>
              <m:e>
                <m:r>
                  <w:ins w:id="188" w:author="Pannetier, Theo" w:date="2024-06-04T20:20:00Z">
                    <w:rPr>
                      <w:rFonts w:ascii="Cambria Math" w:hAnsi="Cambria Math"/>
                    </w:rPr>
                    <m:t>s</m:t>
                  </w:ins>
                </m:r>
              </m:e>
              <m:sub>
                <m:r>
                  <w:ins w:id="189" w:author="Pannetier, Theo" w:date="2024-06-04T20:20:00Z">
                    <w:rPr>
                      <w:rFonts w:ascii="Cambria Math" w:hAnsi="Cambria Math"/>
                    </w:rPr>
                    <m:t>i</m:t>
                  </w:ins>
                </m:r>
              </m:sub>
            </m:sSub>
          </m:sup>
        </m:sSup>
      </m:oMath>
      <w:ins w:id="190" w:author="Pannetier, Theo" w:date="2024-06-04T20:21:00Z">
        <w:r w:rsidRPr="00047DA9">
          <w:t xml:space="preserve"> w</w:t>
        </w:r>
      </w:ins>
      <w:ins w:id="191" w:author="Pannetier, Theo" w:date="2024-06-04T20:04:00Z">
        <w:r w:rsidR="00D41B10" w:rsidRPr="00047DA9">
          <w:rPr>
            <w:rFonts w:eastAsiaTheme="minorEastAsia"/>
          </w:rPr>
          <w:t xml:space="preserve">here </w:t>
        </w:r>
        <w:proofErr w:type="spellStart"/>
        <w:r w:rsidR="00D41B10" w:rsidRPr="00047DA9">
          <w:rPr>
            <w:rFonts w:eastAsiaTheme="minorEastAsia"/>
          </w:rPr>
          <w:t>s</w:t>
        </w:r>
        <w:r w:rsidR="00D41B10" w:rsidRPr="00047DA9">
          <w:rPr>
            <w:rFonts w:eastAsiaTheme="minorEastAsia"/>
            <w:vertAlign w:val="subscript"/>
          </w:rPr>
          <w:t>i</w:t>
        </w:r>
        <w:proofErr w:type="spellEnd"/>
        <w:r w:rsidR="00D41B10" w:rsidRPr="00047DA9">
          <w:rPr>
            <w:rFonts w:eastAsiaTheme="minorEastAsia"/>
          </w:rPr>
          <w:t xml:space="preserve"> is the selection coefficient for the locus and </w:t>
        </w:r>
      </w:ins>
      <m:oMath>
        <m:r>
          <w:ins w:id="192" w:author="Pannetier, Theo" w:date="2024-06-04T20:21:00Z">
            <w:rPr>
              <w:rFonts w:ascii="Cambria Math" w:eastAsiaTheme="minorEastAsia" w:hAnsi="Cambria Math"/>
            </w:rPr>
            <m:t xml:space="preserve">k= </m:t>
          </w:ins>
        </m:r>
        <m:r>
          <w:ins w:id="19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194" w:author="Pannetier, Theo" w:date="2024-06-04T20:22:00Z">
                    <w:rPr>
                      <w:rFonts w:ascii="Cambria Math" w:eastAsiaTheme="minorEastAsia" w:hAnsi="Cambria Math"/>
                      <w:i/>
                    </w:rPr>
                  </w:ins>
                </m:ctrlPr>
              </m:dPr>
              <m:e>
                <m:r>
                  <w:ins w:id="195" w:author="Pannetier, Theo" w:date="2024-06-04T20:22:00Z">
                    <w:rPr>
                      <w:rFonts w:ascii="Cambria Math" w:eastAsiaTheme="minorEastAsia" w:hAnsi="Cambria Math"/>
                    </w:rPr>
                    <m:t>2</m:t>
                  </w:ins>
                </m:r>
                <m:sSub>
                  <m:sSubPr>
                    <m:ctrlPr>
                      <w:ins w:id="196" w:author="Pannetier, Theo" w:date="2024-06-04T20:22:00Z">
                        <w:rPr>
                          <w:rFonts w:ascii="Cambria Math" w:eastAsiaTheme="minorEastAsia" w:hAnsi="Cambria Math"/>
                          <w:i/>
                        </w:rPr>
                      </w:ins>
                    </m:ctrlPr>
                  </m:sSubPr>
                  <m:e>
                    <m:r>
                      <w:ins w:id="197" w:author="Pannetier, Theo" w:date="2024-06-04T20:22:00Z">
                        <w:rPr>
                          <w:rFonts w:ascii="Cambria Math" w:eastAsiaTheme="minorEastAsia" w:hAnsi="Cambria Math"/>
                        </w:rPr>
                        <m:t>h</m:t>
                      </w:ins>
                    </m:r>
                  </m:e>
                  <m:sub>
                    <m:r>
                      <w:ins w:id="198" w:author="Pannetier, Theo" w:date="2024-06-04T20:22:00Z">
                        <w:rPr>
                          <w:rFonts w:ascii="Cambria Math" w:eastAsiaTheme="minorEastAsia" w:hAnsi="Cambria Math"/>
                        </w:rPr>
                        <m:t>D</m:t>
                      </w:ins>
                    </m:r>
                  </m:sub>
                </m:sSub>
              </m:e>
            </m:d>
          </m:e>
        </m:func>
        <m:r>
          <w:ins w:id="199" w:author="Pannetier, Theo" w:date="2024-06-04T20:22:00Z">
            <w:rPr>
              <w:rFonts w:ascii="Cambria Math" w:eastAsiaTheme="minorEastAsia" w:hAnsi="Cambria Math"/>
            </w:rPr>
            <m:t xml:space="preserve">/ </m:t>
          </w:ins>
        </m:r>
        <m:sSub>
          <m:sSubPr>
            <m:ctrlPr>
              <w:ins w:id="200" w:author="Pannetier, Theo" w:date="2024-06-04T20:23:00Z">
                <w:rPr>
                  <w:rFonts w:ascii="Cambria Math" w:eastAsiaTheme="minorEastAsia" w:hAnsi="Cambria Math"/>
                  <w:i/>
                </w:rPr>
              </w:ins>
            </m:ctrlPr>
          </m:sSubPr>
          <m:e>
            <m:r>
              <w:ins w:id="201" w:author="Pannetier, Theo" w:date="2024-06-04T20:23:00Z">
                <w:rPr>
                  <w:rFonts w:ascii="Cambria Math" w:eastAsiaTheme="minorEastAsia" w:hAnsi="Cambria Math"/>
                </w:rPr>
                <m:t>s</m:t>
              </w:ins>
            </m:r>
          </m:e>
          <m:sub>
            <m:r>
              <w:ins w:id="202" w:author="Pannetier, Theo" w:date="2024-06-04T20:23:00Z">
                <w:rPr>
                  <w:rFonts w:ascii="Cambria Math" w:eastAsiaTheme="minorEastAsia" w:hAnsi="Cambria Math"/>
                </w:rPr>
                <m:t>D</m:t>
              </w:ins>
            </m:r>
          </m:sub>
        </m:sSub>
      </m:oMath>
      <w:ins w:id="203" w:author="Pannetier, Theo" w:date="2024-06-04T20:04:00Z">
        <w:r w:rsidR="00D41B10" w:rsidRPr="00047DA9">
          <w:rPr>
            <w:rFonts w:eastAsiaTheme="minorEastAsia"/>
          </w:rPr>
          <w:t xml:space="preserve">. </w:t>
        </w:r>
        <w:proofErr w:type="spellStart"/>
        <w:r w:rsidR="00D41B10" w:rsidRPr="00047DA9">
          <w:rPr>
            <w:rFonts w:eastAsiaTheme="minorEastAsia"/>
            <w:i/>
            <w:iCs/>
            <w:rPrChange w:id="204" w:author="Pannetier, Theo" w:date="2024-06-04T20:23:00Z">
              <w:rPr>
                <w:rFonts w:eastAsiaTheme="minorEastAsia"/>
              </w:rPr>
            </w:rPrChange>
          </w:rPr>
          <w:t>h</w:t>
        </w:r>
        <w:r w:rsidR="00D41B10" w:rsidRPr="00047DA9">
          <w:rPr>
            <w:rFonts w:eastAsiaTheme="minorEastAsia"/>
            <w:i/>
            <w:iCs/>
            <w:vertAlign w:val="subscript"/>
            <w:rPrChange w:id="205" w:author="Pannetier, Theo" w:date="2024-06-04T20:23:00Z">
              <w:rPr>
                <w:rFonts w:eastAsiaTheme="minorEastAsia"/>
                <w:vertAlign w:val="subscript"/>
              </w:rPr>
            </w:rPrChange>
          </w:rPr>
          <w:t>D</w:t>
        </w:r>
        <w:proofErr w:type="spellEnd"/>
        <w:r w:rsidR="00D41B10" w:rsidRPr="00047DA9">
          <w:rPr>
            <w:rFonts w:eastAsiaTheme="minorEastAsia"/>
          </w:rPr>
          <w:t xml:space="preserve"> is the </w:t>
        </w:r>
      </w:ins>
      <w:ins w:id="206" w:author="Pannetier, Theo" w:date="2024-06-04T20:23:00Z">
        <w:r w:rsidRPr="00047DA9">
          <w:rPr>
            <w:rFonts w:eastAsiaTheme="minorEastAsia"/>
          </w:rPr>
          <w:t xml:space="preserve">desired </w:t>
        </w:r>
      </w:ins>
      <w:ins w:id="207" w:author="Pannetier, Theo" w:date="2024-06-04T20:04:00Z">
        <w:r w:rsidR="00D41B10" w:rsidRPr="00047DA9">
          <w:rPr>
            <w:rFonts w:eastAsiaTheme="minorEastAsia"/>
          </w:rPr>
          <w:t xml:space="preserve">mean dominance coefficient; </w:t>
        </w:r>
        <w:proofErr w:type="spellStart"/>
        <w:r w:rsidR="00D41B10" w:rsidRPr="00047DA9">
          <w:rPr>
            <w:rFonts w:eastAsiaTheme="minorEastAsia"/>
            <w:i/>
            <w:iCs/>
            <w:rPrChange w:id="208" w:author="Pannetier, Theo" w:date="2024-06-04T20:23:00Z">
              <w:rPr>
                <w:rFonts w:eastAsiaTheme="minorEastAsia"/>
              </w:rPr>
            </w:rPrChange>
          </w:rPr>
          <w:t>s</w:t>
        </w:r>
        <w:r w:rsidR="00D41B10" w:rsidRPr="00047DA9">
          <w:rPr>
            <w:rFonts w:eastAsiaTheme="minorEastAsia"/>
            <w:i/>
            <w:iCs/>
            <w:vertAlign w:val="subscript"/>
            <w:rPrChange w:id="209" w:author="Pannetier, Theo" w:date="2024-06-04T20:23:00Z">
              <w:rPr>
                <w:rFonts w:eastAsiaTheme="minorEastAsia"/>
                <w:vertAlign w:val="subscript"/>
              </w:rPr>
            </w:rPrChange>
          </w:rPr>
          <w:t>D</w:t>
        </w:r>
        <w:proofErr w:type="spellEnd"/>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ins>
      <w:ins w:id="210" w:author="Pannetier, Theo" w:date="2024-06-04T20:23:00Z">
        <w:r w:rsidRPr="00047DA9">
          <w:rPr>
            <w:rFonts w:eastAsiaTheme="minorEastAsia"/>
          </w:rPr>
          <w:t>(</w:t>
        </w:r>
      </w:ins>
      <w:ins w:id="211" w:author="Pannetier, Theo" w:date="2024-06-04T20:24:00Z">
        <w:r w:rsidRPr="00047DA9">
          <w:rPr>
            <w:rFonts w:eastAsiaTheme="minorEastAsia"/>
          </w:rPr>
          <w:t>selection coefficients</w:t>
        </w:r>
      </w:ins>
      <w:ins w:id="212" w:author="Pannetier, Theo" w:date="2024-06-04T20:23:00Z">
        <w:r w:rsidRPr="00047DA9">
          <w:rPr>
            <w:rFonts w:eastAsiaTheme="minorEastAsia"/>
          </w:rPr>
          <w:t xml:space="preserve">) </w:t>
        </w:r>
      </w:ins>
      <w:ins w:id="213" w:author="Pannetier, Theo" w:date="2024-06-04T20:04:00Z">
        <w:r w:rsidR="00D41B10" w:rsidRPr="00047DA9">
          <w:rPr>
            <w:rFonts w:eastAsiaTheme="minorEastAsia"/>
          </w:rPr>
          <w:t>mutation distribution.</w:t>
        </w:r>
      </w:ins>
    </w:p>
    <w:p w14:paraId="7F4217FB" w14:textId="24719888" w:rsidR="00D41B10" w:rsidRPr="00047DA9" w:rsidRDefault="00D41B10">
      <w:pPr>
        <w:rPr>
          <w:ins w:id="214" w:author="Pannetier, Theo" w:date="2024-06-04T20:04:00Z"/>
          <w:rFonts w:eastAsiaTheme="minorEastAsia"/>
          <w:rPrChange w:id="215" w:author="Pannetier, Theo" w:date="2024-06-04T20:04:00Z">
            <w:rPr>
              <w:ins w:id="216" w:author="Pannetier, Theo" w:date="2024-06-04T20:04:00Z"/>
            </w:rPr>
          </w:rPrChange>
        </w:rPr>
        <w:pPrChange w:id="217" w:author="Pannetier, Theo" w:date="2024-06-04T20:04:00Z">
          <w:pPr>
            <w:pStyle w:val="ListParagraph"/>
            <w:numPr>
              <w:numId w:val="14"/>
            </w:numPr>
            <w:ind w:left="432" w:hanging="432"/>
          </w:pPr>
        </w:pPrChange>
      </w:pPr>
      <w:ins w:id="218" w:author="Pannetier, Theo" w:date="2024-06-04T20:04:00Z">
        <w:r w:rsidRPr="00047DA9">
          <w:rPr>
            <w:rFonts w:eastAsiaTheme="minorEastAsia"/>
            <w:rPrChange w:id="219" w:author="Pannetier, Theo" w:date="2024-06-04T20:04:00Z">
              <w:rPr/>
            </w:rPrChange>
          </w:rPr>
          <w:t xml:space="preserve">While </w:t>
        </w:r>
      </w:ins>
      <w:ins w:id="220" w:author="Pannetier, Theo" w:date="2024-06-04T20:24:00Z">
        <w:r w:rsidR="000C7A8C" w:rsidRPr="00047DA9">
          <w:rPr>
            <w:rFonts w:eastAsiaTheme="minorEastAsia"/>
          </w:rPr>
          <w:t xml:space="preserve">selection coefficients </w:t>
        </w:r>
      </w:ins>
      <w:ins w:id="221" w:author="Pannetier, Theo" w:date="2024-06-04T20:04:00Z">
        <w:r w:rsidRPr="00047DA9">
          <w:rPr>
            <w:rFonts w:eastAsiaTheme="minorEastAsia"/>
            <w:rPrChange w:id="222" w:author="Pannetier, Theo" w:date="2024-06-04T20:04:00Z">
              <w:rPr/>
            </w:rPrChange>
          </w:rPr>
          <w:t xml:space="preserve">should typically be </w:t>
        </w:r>
      </w:ins>
      <w:ins w:id="223" w:author="Pannetier, Theo" w:date="2024-06-04T20:24:00Z">
        <w:r w:rsidR="000C7A8C" w:rsidRPr="00047DA9">
          <w:rPr>
            <w:rFonts w:eastAsiaTheme="minorEastAsia"/>
          </w:rPr>
          <w:t>zero or positive, to represent the effect of deleterious muta</w:t>
        </w:r>
      </w:ins>
      <w:ins w:id="224" w:author="Pannetier, Theo" w:date="2024-06-04T20:25:00Z">
        <w:r w:rsidR="000C7A8C" w:rsidRPr="00047DA9">
          <w:rPr>
            <w:rFonts w:eastAsiaTheme="minorEastAsia"/>
          </w:rPr>
          <w:t>tions</w:t>
        </w:r>
      </w:ins>
      <w:ins w:id="225" w:author="Pannetier, Theo" w:date="2024-06-04T20:04:00Z">
        <w:r w:rsidRPr="00047DA9">
          <w:rPr>
            <w:rFonts w:eastAsiaTheme="minorEastAsia"/>
            <w:rPrChange w:id="226" w:author="Pannetier, Theo" w:date="2024-06-04T20:04:00Z">
              <w:rPr/>
            </w:rPrChange>
          </w:rPr>
          <w:t xml:space="preserve">, negative values up to -1 are allowed </w:t>
        </w:r>
      </w:ins>
      <w:ins w:id="227" w:author="Pannetier, Theo" w:date="2024-06-04T20:25:00Z">
        <w:r w:rsidR="000C7A8C" w:rsidRPr="00047DA9">
          <w:rPr>
            <w:rFonts w:eastAsiaTheme="minorEastAsia"/>
          </w:rPr>
          <w:t>and may arise if the</w:t>
        </w:r>
      </w:ins>
      <w:ins w:id="228" w:author="Pannetier, Theo" w:date="2024-06-04T20:04:00Z">
        <w:r w:rsidRPr="00047DA9">
          <w:rPr>
            <w:rFonts w:eastAsiaTheme="minorEastAsia"/>
            <w:rPrChange w:id="229" w:author="Pannetier, Theo" w:date="2024-06-04T20:04:00Z">
              <w:rPr/>
            </w:rPrChange>
          </w:rPr>
          <w:t xml:space="preserve"> mutation distribution specified by the user</w:t>
        </w:r>
      </w:ins>
      <w:ins w:id="230" w:author="Pannetier, Theo" w:date="2024-06-04T20:25:00Z">
        <w:r w:rsidR="000C7A8C" w:rsidRPr="00047DA9">
          <w:rPr>
            <w:rFonts w:eastAsiaTheme="minorEastAsia"/>
          </w:rPr>
          <w:t xml:space="preserve"> allows it</w:t>
        </w:r>
      </w:ins>
      <w:ins w:id="231" w:author="Pannetier, Theo" w:date="2024-06-04T20:04:00Z">
        <w:r w:rsidRPr="00047DA9">
          <w:rPr>
            <w:rFonts w:eastAsiaTheme="minorEastAsia"/>
            <w:rPrChange w:id="23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Pr="00047DA9" w:rsidRDefault="000C7A8C" w:rsidP="000C7A8C">
      <w:pPr>
        <w:rPr>
          <w:ins w:id="233" w:author="Pannetier, Theo" w:date="2024-06-04T20:31:00Z"/>
        </w:rPr>
      </w:pPr>
      <w:ins w:id="234" w:author="Pannetier, Theo" w:date="2024-06-04T20:26:00Z">
        <w:r w:rsidRPr="00047DA9">
          <w:lastRenderedPageBreak/>
          <w:t>To allow more flexibility, t</w:t>
        </w:r>
      </w:ins>
      <w:ins w:id="235" w:author="Pannetier, Theo" w:date="2024-06-04T20:04:00Z">
        <w:r w:rsidR="00D41B10" w:rsidRPr="00047DA9">
          <w:t>here can be up to 5 such genetic load traits, each with a potentially different distribution of mutations and/or dominance distribution and associated parameters.</w:t>
        </w:r>
      </w:ins>
    </w:p>
    <w:p w14:paraId="5BBBC625" w14:textId="031E712F" w:rsidR="000C7A8C" w:rsidRPr="00047DA9" w:rsidRDefault="000C7A8C" w:rsidP="000C7A8C">
      <w:pPr>
        <w:pStyle w:val="Heading3"/>
        <w:numPr>
          <w:ilvl w:val="2"/>
          <w:numId w:val="14"/>
        </w:numPr>
        <w:rPr>
          <w:ins w:id="236" w:author="Pannetier, Theo" w:date="2024-06-04T20:31:00Z"/>
          <w:rFonts w:eastAsiaTheme="minorEastAsia"/>
        </w:rPr>
      </w:pPr>
      <w:bookmarkStart w:id="237" w:name="_Neutral_trait"/>
      <w:bookmarkEnd w:id="237"/>
      <w:ins w:id="238" w:author="Pannetier, Theo" w:date="2024-06-04T20:26:00Z">
        <w:r w:rsidRPr="00047DA9">
          <w:t xml:space="preserve"> </w:t>
        </w:r>
      </w:ins>
      <w:bookmarkStart w:id="239" w:name="_Toc180771649"/>
      <w:ins w:id="240" w:author="Pannetier, Theo" w:date="2024-06-04T20:31:00Z">
        <w:r w:rsidRPr="00047DA9">
          <w:rPr>
            <w:rFonts w:eastAsiaTheme="minorEastAsia"/>
          </w:rPr>
          <w:t>Neutral trait</w:t>
        </w:r>
        <w:bookmarkEnd w:id="239"/>
      </w:ins>
    </w:p>
    <w:p w14:paraId="590897AA" w14:textId="16D8B725" w:rsidR="000C7A8C" w:rsidRPr="00047DA9" w:rsidRDefault="000C7A8C" w:rsidP="000C7A8C">
      <w:pPr>
        <w:rPr>
          <w:ins w:id="241" w:author="Pannetier, Theo" w:date="2024-06-04T20:32:00Z"/>
        </w:rPr>
      </w:pPr>
      <w:ins w:id="242" w:author="Pannetier, Theo" w:date="2024-06-04T20:32:00Z">
        <w:r w:rsidRPr="00047DA9">
          <w:t>A neutral trait can be specified to track the evolution of population structure and neutral variation</w:t>
        </w:r>
      </w:ins>
      <w:ins w:id="243" w:author="Pannetier, Theo" w:date="2024-06-04T20:31:00Z">
        <w:r w:rsidRPr="00047DA9">
          <w:t xml:space="preserve">. </w:t>
        </w:r>
      </w:ins>
      <w:ins w:id="244" w:author="Pannetier, Theo" w:date="2024-06-04T20:47:00Z">
        <w:r w:rsidR="00332547" w:rsidRPr="00047DA9">
          <w:t>It is not expressed, and only used to compute neutral statistics (see Outputs section)</w:t>
        </w:r>
      </w:ins>
      <w:ins w:id="245" w:author="Pannetier, Theo" w:date="2024-08-08T15:35:00Z" w16du:dateUtc="2024-08-08T14:35:00Z">
        <w:r w:rsidR="00C50351" w:rsidRPr="00047DA9">
          <w:t>.</w:t>
        </w:r>
      </w:ins>
    </w:p>
    <w:p w14:paraId="5B740EAD" w14:textId="7BFEF29E" w:rsidR="00BB6C1A" w:rsidRPr="00047DA9" w:rsidDel="00332547" w:rsidRDefault="00BB6C1A">
      <w:pPr>
        <w:rPr>
          <w:del w:id="246" w:author="Pannetier, Theo" w:date="2024-06-04T20:47:00Z"/>
          <w:rPrChange w:id="247" w:author="Pannetier, Theo" w:date="2024-06-04T20:31:00Z">
            <w:rPr>
              <w:del w:id="248" w:author="Pannetier, Theo" w:date="2024-06-04T20:47:00Z"/>
              <w:rFonts w:eastAsiaTheme="minorEastAsia" w:cs="Times New Roman"/>
              <w:szCs w:val="24"/>
            </w:rPr>
          </w:rPrChange>
        </w:rPr>
        <w:pPrChange w:id="249" w:author="Pannetier, Theo" w:date="2024-06-04T20:31:00Z">
          <w:pPr>
            <w:pStyle w:val="ListParagraph"/>
            <w:ind w:left="0"/>
          </w:pPr>
        </w:pPrChange>
      </w:pPr>
      <w:ins w:id="250" w:author="Pannetier, Theo" w:date="2024-06-04T20:42:00Z">
        <w:r w:rsidRPr="00047DA9">
          <w:t>The</w:t>
        </w:r>
      </w:ins>
      <w:ins w:id="251" w:author="Pannetier, Theo" w:date="2024-08-08T15:36:00Z" w16du:dateUtc="2024-08-08T14:36:00Z">
        <w:r w:rsidR="00C50351" w:rsidRPr="00047DA9">
          <w:t xml:space="preserve"> user specifies the number of possible</w:t>
        </w:r>
      </w:ins>
      <w:ins w:id="252" w:author="Pannetier, Theo" w:date="2024-06-04T20:42:00Z">
        <w:r w:rsidRPr="00047DA9">
          <w:t xml:space="preserve"> alleles</w:t>
        </w:r>
      </w:ins>
      <w:ins w:id="253" w:author="Pannetier, Theo" w:date="2024-08-08T15:36:00Z" w16du:dateUtc="2024-08-08T14:36:00Z">
        <w:r w:rsidR="00C50351" w:rsidRPr="00047DA9">
          <w:t xml:space="preserve"> for neutral loci</w:t>
        </w:r>
      </w:ins>
      <w:ins w:id="254" w:author="Pannetier, Theo" w:date="2024-08-08T15:37:00Z" w16du:dateUtc="2024-08-08T14:37:00Z">
        <w:r w:rsidR="00C50351" w:rsidRPr="00047DA9">
          <w:t xml:space="preserve"> (up to 256), via the maximum parameter of the mutation distrib</w:t>
        </w:r>
      </w:ins>
      <w:ins w:id="255" w:author="Pannetier, Theo" w:date="2024-08-08T15:38:00Z" w16du:dateUtc="2024-08-08T14:38:00Z">
        <w:r w:rsidR="00C50351" w:rsidRPr="00047DA9">
          <w:t>ution</w:t>
        </w:r>
      </w:ins>
      <w:ins w:id="256" w:author="Pannetier, Theo" w:date="2024-06-04T20:31:00Z">
        <w:r w:rsidR="000C7A8C" w:rsidRPr="00047DA9">
          <w:t xml:space="preserve">. </w:t>
        </w:r>
      </w:ins>
      <w:ins w:id="257" w:author="Pannetier, Theo" w:date="2024-06-04T20:33:00Z">
        <w:r w:rsidR="000C7A8C" w:rsidRPr="00047DA9">
          <w:t>Initial values are either identical for all sites (equal to the max value) or sampled in a uniform d</w:t>
        </w:r>
      </w:ins>
      <w:ins w:id="258" w:author="Pannetier, Theo" w:date="2024-06-04T20:34:00Z">
        <w:r w:rsidR="000C7A8C" w:rsidRPr="00047DA9">
          <w:t>istribution</w:t>
        </w:r>
      </w:ins>
      <w:ins w:id="259" w:author="Pannetier, Theo" w:date="2024-08-08T15:35:00Z" w16du:dateUtc="2024-08-08T14:35:00Z">
        <w:r w:rsidR="00C50351" w:rsidRPr="00047DA9">
          <w:t xml:space="preserve"> (between 0 and the </w:t>
        </w:r>
      </w:ins>
      <w:ins w:id="260" w:author="Pannetier, Theo" w:date="2024-08-08T15:36:00Z" w16du:dateUtc="2024-08-08T14:36:00Z">
        <w:r w:rsidR="00C50351" w:rsidRPr="00047DA9">
          <w:t>maximum value</w:t>
        </w:r>
      </w:ins>
      <w:ins w:id="261" w:author="Pannetier, Theo" w:date="2024-08-08T15:35:00Z" w16du:dateUtc="2024-08-08T14:35:00Z">
        <w:r w:rsidR="00C50351" w:rsidRPr="00047DA9">
          <w:t>)</w:t>
        </w:r>
      </w:ins>
      <w:ins w:id="262" w:author="Pannetier, Theo" w:date="2024-06-04T20:31:00Z">
        <w:r w:rsidR="000C7A8C" w:rsidRPr="00047DA9">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047DA9" w:rsidRDefault="0067520E" w:rsidP="002D7F8C">
      <w:pPr>
        <w:pStyle w:val="Heading2"/>
        <w:numPr>
          <w:ilvl w:val="1"/>
          <w:numId w:val="14"/>
        </w:numPr>
        <w:rPr>
          <w:rFonts w:eastAsiaTheme="minorEastAsia"/>
        </w:rPr>
      </w:pPr>
      <w:bookmarkStart w:id="263" w:name="_Genetics"/>
      <w:bookmarkStart w:id="264" w:name="_Toc180771650"/>
      <w:bookmarkStart w:id="265" w:name="_Genetics_in_2.0"/>
      <w:bookmarkEnd w:id="263"/>
      <w:bookmarkEnd w:id="265"/>
      <w:r w:rsidRPr="00047DA9">
        <w:rPr>
          <w:rFonts w:eastAsiaTheme="minorEastAsia"/>
        </w:rPr>
        <w:t>Genetics</w:t>
      </w:r>
      <w:r w:rsidR="002D7F8C" w:rsidRPr="00047DA9">
        <w:rPr>
          <w:rFonts w:eastAsiaTheme="minorEastAsia"/>
        </w:rPr>
        <w:t xml:space="preserve"> </w:t>
      </w:r>
      <w:ins w:id="266" w:author="Pannetier, Theo" w:date="2024-06-04T16:30:00Z">
        <w:r w:rsidR="002D7F8C" w:rsidRPr="00047DA9">
          <w:rPr>
            <w:rFonts w:eastAsiaTheme="minorEastAsia"/>
          </w:rPr>
          <w:t>in 2.0</w:t>
        </w:r>
      </w:ins>
      <w:bookmarkEnd w:id="264"/>
    </w:p>
    <w:p w14:paraId="4780B32E" w14:textId="11FED2D3" w:rsidR="002D7F8C" w:rsidRPr="00047DA9" w:rsidRDefault="002D7F8C" w:rsidP="00C57BF9">
      <w:pPr>
        <w:pStyle w:val="ListParagraph"/>
        <w:ind w:left="0"/>
        <w:rPr>
          <w:rFonts w:eastAsiaTheme="minorEastAsia" w:cs="Times New Roman"/>
          <w:i/>
          <w:iCs/>
          <w:szCs w:val="24"/>
          <w:lang w:val="en-GB"/>
        </w:rPr>
      </w:pPr>
      <w:ins w:id="267" w:author="Pannetier, Theo" w:date="2024-06-04T16:33:00Z">
        <w:r w:rsidRPr="00047DA9">
          <w:rPr>
            <w:rFonts w:eastAsiaTheme="minorEastAsia" w:cs="Times New Roman"/>
            <w:i/>
            <w:iCs/>
            <w:szCs w:val="24"/>
            <w:lang w:val="en-GB"/>
          </w:rPr>
          <w:t xml:space="preserve">This section is relevant to the graphic user interface (GUI), for which RangeShifter 3.0 is not available yet. For </w:t>
        </w:r>
      </w:ins>
      <w:ins w:id="268" w:author="Pannetier, Theo" w:date="2024-06-04T16:34:00Z">
        <w:r w:rsidRPr="00047DA9">
          <w:rPr>
            <w:rFonts w:eastAsiaTheme="minorEastAsia" w:cs="Times New Roman"/>
            <w:i/>
            <w:iCs/>
            <w:szCs w:val="24"/>
            <w:lang w:val="en-GB"/>
          </w:rPr>
          <w:t>the batch version, please refer to the previous section.</w:t>
        </w:r>
      </w:ins>
      <w:ins w:id="269" w:author="Pannetier, Theo" w:date="2024-06-04T16:33:00Z">
        <w:r w:rsidRPr="00047DA9">
          <w:rPr>
            <w:rFonts w:eastAsiaTheme="minorEastAsia" w:cs="Times New Roman"/>
            <w:i/>
            <w:iCs/>
            <w:szCs w:val="24"/>
            <w:lang w:val="en-GB"/>
          </w:rPr>
          <w:t xml:space="preserve"> </w:t>
        </w:r>
      </w:ins>
    </w:p>
    <w:p w14:paraId="3552F3EF" w14:textId="2F66CD7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w:t>
      </w:r>
      <w:proofErr w:type="gramStart"/>
      <w:r w:rsidRPr="00047DA9">
        <w:rPr>
          <w:rFonts w:eastAsiaTheme="minorEastAsia" w:cs="Times New Roman"/>
          <w:szCs w:val="24"/>
          <w:lang w:val="en-GB"/>
        </w:rPr>
        <w:t>genetics</w:t>
      </w:r>
      <w:proofErr w:type="gramEnd"/>
      <w:r w:rsidRPr="00047DA9">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sidRPr="00047DA9">
        <w:rPr>
          <w:rFonts w:eastAsiaTheme="minorEastAsia" w:cs="Times New Roman"/>
          <w:szCs w:val="24"/>
          <w:lang w:val="en-GB"/>
        </w:rPr>
        <w:t>option, and</w:t>
      </w:r>
      <w:proofErr w:type="gramEnd"/>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270" w:name="_Flexible_genetic_architecture"/>
      <w:bookmarkStart w:id="271" w:name="_Toc180771651"/>
      <w:bookmarkEnd w:id="270"/>
      <w:r w:rsidRPr="00047DA9">
        <w:rPr>
          <w:rFonts w:eastAsiaTheme="minorEastAsia"/>
        </w:rPr>
        <w:t>Flexible genetic architecture</w:t>
      </w:r>
      <w:bookmarkEnd w:id="271"/>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sidRPr="00047DA9">
        <w:rPr>
          <w:rFonts w:eastAsiaTheme="minorEastAsia" w:cs="Times New Roman"/>
          <w:szCs w:val="24"/>
          <w:lang w:val="en-GB"/>
        </w:rPr>
        <w:t>each individual</w:t>
      </w:r>
      <w:proofErr w:type="gramEnd"/>
      <w:r w:rsidR="0067520E" w:rsidRPr="00047DA9">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272"/>
      <w:commentRangeStart w:id="273"/>
      <w:r w:rsidRPr="00047DA9">
        <w:rPr>
          <w:rFonts w:eastAsiaTheme="minorEastAsia" w:cs="Times New Roman"/>
          <w:szCs w:val="24"/>
          <w:lang w:val="en-GB"/>
        </w:rPr>
        <w:t xml:space="preserve">neutral loci </w:t>
      </w:r>
      <w:commentRangeEnd w:id="272"/>
      <w:r w:rsidR="00C65543" w:rsidRPr="00047DA9">
        <w:rPr>
          <w:rStyle w:val="CommentReference"/>
          <w:lang w:val="en-GB"/>
        </w:rPr>
        <w:commentReference w:id="272"/>
      </w:r>
      <w:commentRangeEnd w:id="273"/>
      <w:r w:rsidR="009247C6" w:rsidRPr="00047DA9">
        <w:rPr>
          <w:rStyle w:val="CommentReference"/>
          <w:lang w:val="en-GB"/>
        </w:rPr>
        <w:commentReference w:id="273"/>
      </w:r>
      <w:r w:rsidRPr="00047DA9">
        <w:rPr>
          <w:rFonts w:eastAsiaTheme="minorEastAsia" w:cs="Times New Roman"/>
          <w:szCs w:val="24"/>
          <w:lang w:val="en-GB"/>
        </w:rPr>
        <w:t>(</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w:t>
      </w:r>
      <w:r w:rsidRPr="00047DA9">
        <w:rPr>
          <w:rFonts w:eastAsiaTheme="minorEastAsia" w:cs="Times New Roman"/>
          <w:szCs w:val="24"/>
          <w:lang w:val="en-GB"/>
        </w:rPr>
        <w:lastRenderedPageBreak/>
        <w:t>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274"/>
      <w:r w:rsidRPr="00047DA9">
        <w:rPr>
          <w:rFonts w:eastAsiaTheme="minorEastAsia" w:cs="Times New Roman"/>
          <w:szCs w:val="24"/>
          <w:lang w:val="en-GB"/>
        </w:rPr>
        <w:t xml:space="preserv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commentRangeEnd w:id="274"/>
      <w:r w:rsidR="009247C6" w:rsidRPr="00047DA9">
        <w:rPr>
          <w:rStyle w:val="CommentReference"/>
          <w:lang w:val="en-GB"/>
        </w:rPr>
        <w:commentReference w:id="274"/>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275" w:name="_Genome_initialisation"/>
      <w:bookmarkStart w:id="276" w:name="_Toc180771652"/>
      <w:bookmarkEnd w:id="275"/>
      <w:r w:rsidRPr="00047DA9">
        <w:rPr>
          <w:rFonts w:eastAsiaTheme="minorEastAsia"/>
        </w:rPr>
        <w:t>Genome initialisation</w:t>
      </w:r>
      <w:bookmarkEnd w:id="276"/>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lastRenderedPageBreak/>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w:t>
      </w:r>
      <w:proofErr w:type="gramStart"/>
      <w:r w:rsidRPr="00047DA9">
        <w:rPr>
          <w:rFonts w:eastAsiaTheme="minorEastAsia" w:cs="Times New Roman"/>
          <w:szCs w:val="24"/>
          <w:lang w:val="en-GB"/>
        </w:rPr>
        <w:t>high phenotypic values of that trait parameter</w:t>
      </w:r>
      <w:proofErr w:type="gramEnd"/>
      <w:r w:rsidRPr="00047DA9">
        <w:rPr>
          <w:rFonts w:eastAsiaTheme="minorEastAsia" w:cs="Times New Roman"/>
          <w:szCs w:val="24"/>
          <w:lang w:val="en-GB"/>
        </w:rPr>
        <w:t xml:space="preserve">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277" w:name="_Pleiotropy,_neutral_loci"/>
      <w:bookmarkStart w:id="278" w:name="_Toc180771653"/>
      <w:bookmarkEnd w:id="277"/>
      <w:r w:rsidRPr="00047DA9">
        <w:rPr>
          <w:rFonts w:eastAsiaTheme="minorEastAsia"/>
        </w:rPr>
        <w:t>Pleiotropy, neutral loci and mutation</w:t>
      </w:r>
      <w:bookmarkEnd w:id="278"/>
    </w:p>
    <w:p w14:paraId="188C994C" w14:textId="7A317174" w:rsidR="0067520E" w:rsidRPr="00047DA9" w:rsidRDefault="0067520E" w:rsidP="00C57BF9">
      <w:pPr>
        <w:pStyle w:val="ListParagraph"/>
        <w:ind w:left="0"/>
        <w:rPr>
          <w:rFonts w:eastAsiaTheme="minorEastAsia" w:cs="Times New Roman"/>
          <w:szCs w:val="24"/>
          <w:lang w:val="en-GB"/>
        </w:rPr>
      </w:pPr>
      <w:commentRangeStart w:id="279"/>
      <w:commentRangeStart w:id="280"/>
      <w:r w:rsidRPr="00047DA9">
        <w:rPr>
          <w:rFonts w:eastAsiaTheme="minorEastAsia" w:cs="Times New Roman"/>
          <w:szCs w:val="24"/>
          <w:lang w:val="en-GB"/>
        </w:rPr>
        <w:t xml:space="preserve">It is possible that a particular locus can be specified more than once for a particular trait; </w:t>
      </w:r>
      <w:commentRangeEnd w:id="279"/>
      <w:r w:rsidR="003928F0" w:rsidRPr="00047DA9">
        <w:rPr>
          <w:rStyle w:val="CommentReference"/>
          <w:lang w:val="en-GB"/>
        </w:rPr>
        <w:commentReference w:id="279"/>
      </w:r>
      <w:commentRangeEnd w:id="280"/>
      <w:r w:rsidR="00A81110" w:rsidRPr="00047DA9">
        <w:rPr>
          <w:rStyle w:val="CommentReference"/>
          <w:lang w:val="en-GB"/>
        </w:rPr>
        <w:commentReference w:id="280"/>
      </w:r>
      <w:r w:rsidRPr="00047DA9">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the two traits are forced (to some extent) to be positively correlated. </w:t>
      </w:r>
      <w:commentRangeStart w:id="281"/>
      <w:commentRangeStart w:id="282"/>
      <w:r w:rsidRPr="00047DA9">
        <w:rPr>
          <w:rFonts w:eastAsiaTheme="minorEastAsia" w:cs="Times New Roman"/>
          <w:szCs w:val="24"/>
          <w:lang w:val="en-GB"/>
        </w:rPr>
        <w:t>It is not possible to specify inverse correlation between two traits in this way</w:t>
      </w:r>
      <w:commentRangeEnd w:id="281"/>
      <w:r w:rsidR="00CA4552" w:rsidRPr="00047DA9">
        <w:rPr>
          <w:rStyle w:val="CommentReference"/>
          <w:lang w:val="en-GB"/>
        </w:rPr>
        <w:commentReference w:id="281"/>
      </w:r>
      <w:commentRangeEnd w:id="282"/>
      <w:r w:rsidR="00F96410" w:rsidRPr="00047DA9">
        <w:rPr>
          <w:rStyle w:val="CommentReference"/>
          <w:lang w:val="en-GB"/>
        </w:rPr>
        <w:commentReference w:id="282"/>
      </w:r>
      <w:r w:rsidRPr="00047DA9">
        <w:rPr>
          <w:rFonts w:eastAsiaTheme="minorEastAsia" w:cs="Times New Roman"/>
          <w:szCs w:val="24"/>
          <w:lang w:val="en-GB"/>
        </w:rPr>
        <w:t>.</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283" w:name="_Using_RangeShifter"/>
      <w:bookmarkStart w:id="284" w:name="_Toc180771654"/>
      <w:bookmarkEnd w:id="283"/>
      <w:r w:rsidRPr="00047DA9">
        <w:lastRenderedPageBreak/>
        <w:t>Using RangeShifter</w:t>
      </w:r>
      <w:bookmarkEnd w:id="284"/>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047DA9">
        <w:rPr>
          <w:szCs w:val="24"/>
        </w:rPr>
        <w:t>GUI, but</w:t>
      </w:r>
      <w:proofErr w:type="gramEnd"/>
      <w:r w:rsidRPr="00047DA9">
        <w:rPr>
          <w:szCs w:val="24"/>
        </w:rPr>
        <w:t xml:space="preserve">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w:t>
      </w:r>
      <w:proofErr w:type="gramStart"/>
      <w:r w:rsidR="00E92618" w:rsidRPr="00047DA9">
        <w:rPr>
          <w:i/>
          <w:szCs w:val="24"/>
        </w:rPr>
        <w:t>floating point</w:t>
      </w:r>
      <w:proofErr w:type="gramEnd"/>
      <w:r w:rsidR="00E92618" w:rsidRPr="00047DA9">
        <w:rPr>
          <w:i/>
          <w:szCs w:val="24"/>
        </w:rPr>
        <w: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285" w:name="_Toc180771655"/>
      <w:r w:rsidRPr="00047DA9">
        <w:t>Inputs</w:t>
      </w:r>
      <w:bookmarkEnd w:id="285"/>
    </w:p>
    <w:p w14:paraId="0882A4E4" w14:textId="77777777" w:rsidR="0067520E" w:rsidRPr="00047DA9" w:rsidRDefault="0067520E" w:rsidP="009E434A">
      <w:pPr>
        <w:pStyle w:val="Heading3"/>
        <w:numPr>
          <w:ilvl w:val="2"/>
          <w:numId w:val="14"/>
        </w:numPr>
      </w:pPr>
      <w:bookmarkStart w:id="286" w:name="_Landscape_1"/>
      <w:bookmarkStart w:id="287" w:name="_Toc180771656"/>
      <w:bookmarkEnd w:id="286"/>
      <w:r w:rsidRPr="00047DA9">
        <w:t>Landscape</w:t>
      </w:r>
      <w:bookmarkEnd w:id="287"/>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cols</w:t>
            </w:r>
            <w:proofErr w:type="spellEnd"/>
            <w:r w:rsidRPr="00047DA9">
              <w:rPr>
                <w:rFonts w:ascii="Courier New" w:hAnsi="Courier New" w:cs="Courier New"/>
              </w:rPr>
              <w:t xml:space="preserve">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rows</w:t>
            </w:r>
            <w:proofErr w:type="spellEnd"/>
            <w:r w:rsidRPr="00047DA9">
              <w:rPr>
                <w:rFonts w:ascii="Courier New" w:hAnsi="Courier New" w:cs="Courier New"/>
              </w:rPr>
              <w:t xml:space="preserve">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xllcorner</w:t>
            </w:r>
            <w:proofErr w:type="spellEnd"/>
            <w:r w:rsidRPr="00047DA9">
              <w:rPr>
                <w:rFonts w:ascii="Courier New" w:hAnsi="Courier New" w:cs="Courier New"/>
              </w:rPr>
              <w:t xml:space="preserve">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yllcorner</w:t>
            </w:r>
            <w:proofErr w:type="spellEnd"/>
            <w:r w:rsidRPr="00047DA9">
              <w:rPr>
                <w:rFonts w:ascii="Courier New" w:hAnsi="Courier New" w:cs="Courier New"/>
              </w:rPr>
              <w:t xml:space="preserve">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cellsize</w:t>
            </w:r>
            <w:proofErr w:type="spellEnd"/>
            <w:r w:rsidRPr="00047DA9">
              <w:rPr>
                <w:rFonts w:ascii="Courier New" w:hAnsi="Courier New" w:cs="Courier New"/>
              </w:rPr>
              <w:t xml:space="preserv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ODATA_value</w:t>
            </w:r>
            <w:proofErr w:type="spellEnd"/>
            <w:r w:rsidRPr="00047DA9">
              <w:rPr>
                <w:rFonts w:ascii="Courier New" w:hAnsi="Courier New" w:cs="Courier New"/>
              </w:rPr>
              <w:t xml:space="preserv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288"/>
      <w:commentRangeStart w:id="289"/>
      <w:r w:rsidRPr="00047DA9">
        <w:t>In the batch mode, the codes are required to be sequential integers starting from 1.</w:t>
      </w:r>
      <w:commentRangeEnd w:id="288"/>
      <w:r w:rsidR="00C44765" w:rsidRPr="00047DA9">
        <w:rPr>
          <w:rStyle w:val="CommentReference"/>
          <w:rFonts w:eastAsiaTheme="minorHAnsi" w:cstheme="minorBidi"/>
        </w:rPr>
        <w:commentReference w:id="288"/>
      </w:r>
      <w:commentRangeEnd w:id="289"/>
      <w:r w:rsidR="00240365" w:rsidRPr="00047DA9">
        <w:rPr>
          <w:rStyle w:val="CommentReference"/>
          <w:rFonts w:eastAsiaTheme="minorHAnsi" w:cstheme="minorBidi"/>
        </w:rPr>
        <w:commentReference w:id="289"/>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xml:space="preserve">), RangeShifter requires habitat costs or resistance to movement. These can be set manually or imported as a raster map. The map </w:t>
      </w:r>
      <w:proofErr w:type="gramStart"/>
      <w:r w:rsidRPr="00047DA9">
        <w:rPr>
          <w:szCs w:val="24"/>
        </w:rPr>
        <w:t>has to</w:t>
      </w:r>
      <w:proofErr w:type="gramEnd"/>
      <w:r w:rsidRPr="00047DA9">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290" w:name="_Species_distribution"/>
      <w:bookmarkStart w:id="291" w:name="_Toc180771657"/>
      <w:bookmarkEnd w:id="290"/>
      <w:r w:rsidRPr="00047DA9">
        <w:t>Species distribution</w:t>
      </w:r>
      <w:bookmarkEnd w:id="291"/>
    </w:p>
    <w:p w14:paraId="2751F56D" w14:textId="77777777" w:rsidR="0067520E" w:rsidRPr="00047DA9" w:rsidRDefault="0067520E" w:rsidP="00C57BF9">
      <w:pPr>
        <w:rPr>
          <w:szCs w:val="24"/>
        </w:rPr>
      </w:pPr>
      <w:r w:rsidRPr="00047DA9">
        <w:rPr>
          <w:szCs w:val="24"/>
        </w:rPr>
        <w:t xml:space="preserve">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w:t>
      </w:r>
      <w:proofErr w:type="gramStart"/>
      <w:r w:rsidRPr="00047DA9">
        <w:rPr>
          <w:szCs w:val="24"/>
        </w:rPr>
        <w:t>provided that</w:t>
      </w:r>
      <w:proofErr w:type="gramEnd"/>
      <w:r w:rsidRPr="00047DA9">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292" w:name="_Toc180771658"/>
      <w:bookmarkStart w:id="293" w:name="_The_graphical_user"/>
      <w:bookmarkEnd w:id="293"/>
      <w:r w:rsidRPr="00047DA9">
        <w:lastRenderedPageBreak/>
        <w:t>The graphical user interface</w:t>
      </w:r>
      <w:bookmarkEnd w:id="292"/>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294" w:name="_Toc180771659"/>
      <w:r w:rsidRPr="00047DA9">
        <w:t>Main menu</w:t>
      </w:r>
      <w:bookmarkEnd w:id="294"/>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xml:space="preserve">. Allows interrupting the simulation before it is completed. If running the program via GUI, the program can be refreshed for further use without the need to re-start it. If running in batch </w:t>
      </w:r>
      <w:proofErr w:type="gramStart"/>
      <w:r w:rsidRPr="00047DA9">
        <w:t>mode</w:t>
      </w:r>
      <w:proofErr w:type="gramEnd"/>
      <w:r w:rsidRPr="00047DA9">
        <w:t xml:space="preserv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sidRPr="00047DA9">
        <w:rPr>
          <w:szCs w:val="24"/>
        </w:rPr>
        <w:t>may</w:t>
      </w:r>
      <w:proofErr w:type="gramEnd"/>
      <w:r w:rsidRPr="00047DA9">
        <w:rPr>
          <w:szCs w:val="24"/>
        </w:rPr>
        <w:t xml:space="preserve"> necessary to close RangeShifter and restart it.</w:t>
      </w:r>
    </w:p>
    <w:p w14:paraId="03CBC922" w14:textId="77777777" w:rsidR="0067520E" w:rsidRPr="00047DA9" w:rsidRDefault="0067520E" w:rsidP="009E434A">
      <w:pPr>
        <w:pStyle w:val="Heading3"/>
        <w:numPr>
          <w:ilvl w:val="2"/>
          <w:numId w:val="14"/>
        </w:numPr>
      </w:pPr>
      <w:bookmarkStart w:id="295" w:name="_Toc180771660"/>
      <w:r w:rsidRPr="00047DA9">
        <w:t>Getting started</w:t>
      </w:r>
      <w:bookmarkEnd w:id="295"/>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proofErr w:type="spellStart"/>
      <w:r w:rsidRPr="00047DA9">
        <w:rPr>
          <w:b/>
          <w:szCs w:val="24"/>
        </w:rPr>
        <w:t>Output_Maps</w:t>
      </w:r>
      <w:proofErr w:type="spellEnd"/>
      <w:r w:rsidRPr="00047DA9">
        <w:rPr>
          <w:b/>
          <w:szCs w:val="24"/>
        </w:rPr>
        <w:t xml:space="preserve">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296" w:name="_Setting_the_landscape"/>
      <w:bookmarkStart w:id="297" w:name="_Toc180771661"/>
      <w:bookmarkEnd w:id="296"/>
      <w:r w:rsidRPr="00047DA9">
        <w:lastRenderedPageBreak/>
        <w:t>Setting the landscape</w:t>
      </w:r>
      <w:bookmarkEnd w:id="297"/>
    </w:p>
    <w:p w14:paraId="6EADAAF8" w14:textId="77777777" w:rsidR="0067520E" w:rsidRPr="00047DA9" w:rsidRDefault="0067520E" w:rsidP="00B35389">
      <w:pPr>
        <w:pStyle w:val="Keepnext"/>
      </w:pPr>
      <w:r w:rsidRPr="00047DA9">
        <w:t xml:space="preserve">From the </w:t>
      </w:r>
      <w:proofErr w:type="gramStart"/>
      <w:r w:rsidRPr="00047DA9">
        <w:t>drop down</w:t>
      </w:r>
      <w:proofErr w:type="gramEnd"/>
      <w:r w:rsidRPr="00047DA9">
        <w:t xml:space="preserve">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proofErr w:type="spellStart"/>
      <w:r w:rsidRPr="00047DA9">
        <w:rPr>
          <w:i/>
        </w:rPr>
        <w:t>Neovison</w:t>
      </w:r>
      <w:proofErr w:type="spellEnd"/>
      <w:r w:rsidRPr="00047DA9">
        <w:rPr>
          <w:i/>
        </w:rPr>
        <w:t xml:space="preserve">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298" w:name="_Import_raster:_Landscape"/>
      <w:bookmarkStart w:id="299" w:name="_Import_raster:_Model"/>
      <w:bookmarkEnd w:id="298"/>
      <w:bookmarkEnd w:id="299"/>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300" w:name="_Dynamic_landscapes"/>
      <w:bookmarkEnd w:id="300"/>
      <w:r w:rsidRPr="00047DA9">
        <w:t>Dynamic landscapes</w:t>
      </w:r>
    </w:p>
    <w:p w14:paraId="6D99CFEA" w14:textId="77777777" w:rsidR="00BA4B4D" w:rsidRPr="00047DA9" w:rsidRDefault="009E2399" w:rsidP="00BA4B4D">
      <w:pPr>
        <w:rPr>
          <w:szCs w:val="24"/>
        </w:rPr>
      </w:pPr>
      <w:r w:rsidRPr="00047DA9">
        <w:rPr>
          <w:szCs w:val="24"/>
        </w:rPr>
        <w:t xml:space="preserve">Once a habitat codes or habitat quality landscape has been loaded, an option is provided to specify a dynamic landscape, i.e. one that changes </w:t>
      </w:r>
      <w:proofErr w:type="gramStart"/>
      <w:r w:rsidRPr="00047DA9">
        <w:rPr>
          <w:szCs w:val="24"/>
        </w:rPr>
        <w:t>during the course of</w:t>
      </w:r>
      <w:proofErr w:type="gramEnd"/>
      <w:r w:rsidRPr="00047DA9">
        <w:rPr>
          <w:szCs w:val="24"/>
        </w:rPr>
        <w:t xml:space="preserve">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w:t>
      </w:r>
      <w:proofErr w:type="gramStart"/>
      <w:r w:rsidR="00D71131" w:rsidRPr="00047DA9">
        <w:rPr>
          <w:szCs w:val="24"/>
        </w:rPr>
        <w:t>active, and</w:t>
      </w:r>
      <w:proofErr w:type="gramEnd"/>
      <w:r w:rsidR="00D71131" w:rsidRPr="00047DA9">
        <w:rPr>
          <w:szCs w:val="24"/>
        </w:rPr>
        <w:t xml:space="preserve">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w:t>
      </w:r>
      <w:proofErr w:type="spellStart"/>
      <w:r w:rsidR="00D71131" w:rsidRPr="00047DA9">
        <w:rPr>
          <w:szCs w:val="24"/>
        </w:rPr>
        <w:t>rasters</w:t>
      </w:r>
      <w:proofErr w:type="spellEnd"/>
      <w:r w:rsidR="00D71131" w:rsidRPr="00047DA9">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w:t>
      </w:r>
      <w:proofErr w:type="spellStart"/>
      <w:r w:rsidRPr="00047DA9">
        <w:rPr>
          <w:szCs w:val="24"/>
        </w:rPr>
        <w:t>rows</w:t>
      </w:r>
      <w:proofErr w:type="spellEnd"/>
      <w:r w:rsidRPr="00047DA9">
        <w:rPr>
          <w:szCs w:val="24"/>
        </w:rPr>
        <w:t xml:space="preserve">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301" w:name="_Importing_a_species"/>
      <w:bookmarkEnd w:id="301"/>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w:t>
      </w:r>
      <w:proofErr w:type="gramStart"/>
      <w:r w:rsidRPr="00047DA9">
        <w:rPr>
          <w:szCs w:val="24"/>
        </w:rPr>
        <w:t>Thus</w:t>
      </w:r>
      <w:proofErr w:type="gramEnd"/>
      <w:r w:rsidRPr="00047DA9">
        <w:rPr>
          <w:szCs w:val="24"/>
        </w:rPr>
        <w:t xml:space="preserve">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302" w:name="_Toc180771662"/>
      <w:r w:rsidRPr="00047DA9">
        <w:lastRenderedPageBreak/>
        <w:t>Importing a species distribution map</w:t>
      </w:r>
      <w:bookmarkEnd w:id="302"/>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303" w:name="_Environmental_gradient_1"/>
      <w:bookmarkStart w:id="304" w:name="_Toc180771663"/>
      <w:bookmarkEnd w:id="303"/>
      <w:r w:rsidRPr="00047DA9">
        <w:t>Environmental gradient</w:t>
      </w:r>
      <w:bookmarkEnd w:id="304"/>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xml:space="preserve">. If different stages have different fecundities, the same gradient will be applied to the respective fecundity values, </w:t>
      </w:r>
      <w:proofErr w:type="gramStart"/>
      <w:r w:rsidRPr="00047DA9">
        <w:rPr>
          <w:szCs w:val="24"/>
        </w:rPr>
        <w:t>assuming that</w:t>
      </w:r>
      <w:proofErr w:type="gramEnd"/>
      <w:r w:rsidRPr="00047DA9">
        <w:rPr>
          <w:szCs w:val="24"/>
        </w:rPr>
        <w:t xml:space="preserve">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305" w:name="_Setting_the_species"/>
      <w:bookmarkStart w:id="306" w:name="_Toc180771664"/>
      <w:bookmarkEnd w:id="305"/>
      <w:r w:rsidRPr="00047DA9">
        <w:t>Setting the species parameters: population dynamics</w:t>
      </w:r>
      <w:bookmarkEnd w:id="306"/>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 xml:space="preserve">Number of reproductive </w:t>
      </w:r>
      <w:proofErr w:type="gramStart"/>
      <w:r w:rsidRPr="00047DA9">
        <w:rPr>
          <w:i/>
        </w:rPr>
        <w:t>seasons / year</w:t>
      </w:r>
      <w:proofErr w:type="gramEnd"/>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proofErr w:type="spellStart"/>
      <w:r w:rsidRPr="00047DA9">
        <w:rPr>
          <w:i/>
        </w:rPr>
        <w:t>Rmax</w:t>
      </w:r>
      <w:proofErr w:type="spellEnd"/>
      <w:r w:rsidRPr="00047DA9">
        <w:t xml:space="preserve"> and the competition coefficient </w:t>
      </w:r>
      <w:proofErr w:type="spellStart"/>
      <w:r w:rsidRPr="00047DA9">
        <w:rPr>
          <w:i/>
        </w:rPr>
        <w:t>b</w:t>
      </w:r>
      <w:r w:rsidRPr="00047DA9">
        <w:rPr>
          <w:i/>
          <w:vertAlign w:val="subscript"/>
        </w:rPr>
        <w:t>c</w:t>
      </w:r>
      <w:proofErr w:type="spellEnd"/>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proofErr w:type="gramStart"/>
      <w:r w:rsidRPr="00047DA9">
        <w:rPr>
          <w:i/>
        </w:rPr>
        <w:t>seasons / year</w:t>
      </w:r>
      <w:proofErr w:type="gramEnd"/>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xml:space="preserve">). The maximum age sets an upper age limit at which </w:t>
      </w:r>
      <w:proofErr w:type="gramStart"/>
      <w:r w:rsidRPr="00047DA9">
        <w:rPr>
          <w:szCs w:val="24"/>
        </w:rPr>
        <w:t>each individual</w:t>
      </w:r>
      <w:proofErr w:type="gramEnd"/>
      <w:r w:rsidRPr="00047DA9">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xml:space="preserve">). This allows combining a stage-structured model with an IBM running on a yearly basis, and therefore explicitly accounting for the individuals’ ages. The minimum age for juveniles (stage 0) is </w:t>
      </w:r>
      <w:proofErr w:type="gramStart"/>
      <w:r w:rsidRPr="00047DA9">
        <w:rPr>
          <w:szCs w:val="24"/>
        </w:rPr>
        <w:t>by definition zero</w:t>
      </w:r>
      <w:proofErr w:type="gramEnd"/>
      <w:r w:rsidRPr="00047DA9">
        <w:rPr>
          <w:szCs w:val="24"/>
        </w:rPr>
        <w:t>,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w:t>
      </w:r>
      <w:proofErr w:type="gramStart"/>
      <w:r w:rsidRPr="00047DA9">
        <w:rPr>
          <w:szCs w:val="24"/>
        </w:rPr>
        <w:t>right hand</w:t>
      </w:r>
      <w:proofErr w:type="gramEnd"/>
      <w:r w:rsidRPr="00047DA9">
        <w:rPr>
          <w:szCs w:val="24"/>
        </w:rPr>
        <w:t xml:space="preserve">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proofErr w:type="spellStart"/>
      <w:r w:rsidRPr="00047DA9">
        <w:rPr>
          <w:i/>
          <w:szCs w:val="24"/>
        </w:rPr>
        <w:t>C</w:t>
      </w:r>
      <w:r w:rsidRPr="00047DA9">
        <w:rPr>
          <w:i/>
          <w:szCs w:val="24"/>
          <w:vertAlign w:val="subscript"/>
        </w:rPr>
        <w:t>γ</w:t>
      </w:r>
      <w:proofErr w:type="spellEnd"/>
      <w:r w:rsidRPr="00047DA9">
        <w:rPr>
          <w:szCs w:val="24"/>
        </w:rPr>
        <w:t xml:space="preserve"> and </w:t>
      </w:r>
      <w:proofErr w:type="spellStart"/>
      <w:r w:rsidRPr="00047DA9">
        <w:rPr>
          <w:i/>
          <w:szCs w:val="24"/>
        </w:rPr>
        <w:t>C</w:t>
      </w:r>
      <w:r w:rsidRPr="00047DA9">
        <w:rPr>
          <w:i/>
          <w:szCs w:val="24"/>
          <w:vertAlign w:val="subscript"/>
        </w:rPr>
        <w:t>σ</w:t>
      </w:r>
      <w:proofErr w:type="spellEnd"/>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w:t>
      </w:r>
      <w:proofErr w:type="gramStart"/>
      <w:r w:rsidRPr="00047DA9">
        <w:rPr>
          <w:szCs w:val="24"/>
        </w:rPr>
        <w:t>have to</w:t>
      </w:r>
      <w:proofErr w:type="gramEnd"/>
      <w:r w:rsidRPr="00047DA9">
        <w:rPr>
          <w:szCs w:val="24"/>
        </w:rPr>
        <w:t xml:space="preserve"> be filled in with the stages’ weights </w:t>
      </w:r>
      <w:proofErr w:type="spellStart"/>
      <w:r w:rsidRPr="00047DA9">
        <w:rPr>
          <w:i/>
          <w:szCs w:val="24"/>
        </w:rPr>
        <w:t>ω</w:t>
      </w:r>
      <w:r w:rsidRPr="00047DA9">
        <w:rPr>
          <w:i/>
          <w:szCs w:val="24"/>
          <w:vertAlign w:val="subscript"/>
        </w:rPr>
        <w:t>ij</w:t>
      </w:r>
      <w:proofErr w:type="spellEnd"/>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proofErr w:type="spellStart"/>
      <w:r w:rsidRPr="00047DA9">
        <w:rPr>
          <w:i/>
        </w:rPr>
        <w:t>ω</w:t>
      </w:r>
      <w:r w:rsidRPr="00047DA9">
        <w:rPr>
          <w:i/>
          <w:vertAlign w:val="subscript"/>
        </w:rPr>
        <w:t>ij</w:t>
      </w:r>
      <w:proofErr w:type="spellEnd"/>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proofErr w:type="spellStart"/>
      <w:r w:rsidRPr="00047DA9">
        <w:rPr>
          <w:i/>
          <w:szCs w:val="24"/>
        </w:rPr>
        <w:t>b</w:t>
      </w:r>
      <w:r w:rsidRPr="00047DA9">
        <w:rPr>
          <w:i/>
          <w:szCs w:val="24"/>
          <w:vertAlign w:val="subscript"/>
        </w:rPr>
        <w:t>c</w:t>
      </w:r>
      <w:proofErr w:type="spellEnd"/>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xml:space="preserve"> = 100/ha. A cell with 30% cover of </w:t>
      </w:r>
      <w:proofErr w:type="gramStart"/>
      <w:r w:rsidRPr="00047DA9">
        <w:t>habitat</w:t>
      </w:r>
      <w:proofErr w:type="gramEnd"/>
      <w:r w:rsidRPr="00047DA9">
        <w:t xml:space="preserve">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 xml:space="preserve">These parameters related to demographic density-dependence can have a major influence on the outcomes of a model. </w:t>
      </w:r>
      <w:proofErr w:type="gramStart"/>
      <w:r w:rsidRPr="00047DA9">
        <w:rPr>
          <w:szCs w:val="24"/>
        </w:rPr>
        <w:t>Thus</w:t>
      </w:r>
      <w:proofErr w:type="gramEnd"/>
      <w:r w:rsidRPr="00047DA9">
        <w:rPr>
          <w:szCs w:val="24"/>
        </w:rPr>
        <w:t xml:space="preserve">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047DA9">
        <w:rPr>
          <w:szCs w:val="24"/>
        </w:rPr>
        <w:t>size</w:t>
      </w:r>
      <w:proofErr w:type="gramEnd"/>
      <w:r w:rsidRPr="00047DA9">
        <w:rPr>
          <w:szCs w:val="24"/>
        </w:rPr>
        <w:t xml:space="preserve"> and this value can sensibly be used as the carrying capacity (</w:t>
      </w:r>
      <w:r w:rsidRPr="00047DA9">
        <w:rPr>
          <w:i/>
          <w:szCs w:val="24"/>
        </w:rPr>
        <w:t>K</w:t>
      </w:r>
      <w:r w:rsidRPr="00047DA9">
        <w:rPr>
          <w:szCs w:val="24"/>
        </w:rPr>
        <w:t xml:space="preserve">). However, in many </w:t>
      </w:r>
      <w:proofErr w:type="gramStart"/>
      <w:r w:rsidRPr="00047DA9">
        <w:rPr>
          <w:szCs w:val="24"/>
        </w:rPr>
        <w:t>case</w:t>
      </w:r>
      <w:proofErr w:type="gramEnd"/>
      <w:r w:rsidRPr="00047DA9">
        <w:rPr>
          <w:szCs w:val="24"/>
        </w:rPr>
        <w:t xml:space="preserv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047DA9">
        <w:rPr>
          <w:szCs w:val="24"/>
        </w:rPr>
        <w:t>particular values</w:t>
      </w:r>
      <w:proofErr w:type="gramEnd"/>
      <w:r w:rsidRPr="00047DA9">
        <w:rPr>
          <w:szCs w:val="24"/>
        </w:rPr>
        <w:t xml:space="preserve"> selected is ascertained.</w:t>
      </w:r>
    </w:p>
    <w:p w14:paraId="52A2D999" w14:textId="77777777" w:rsidR="0067520E" w:rsidRPr="00047DA9" w:rsidRDefault="0067520E" w:rsidP="009E434A">
      <w:pPr>
        <w:pStyle w:val="Heading3"/>
        <w:numPr>
          <w:ilvl w:val="2"/>
          <w:numId w:val="14"/>
        </w:numPr>
      </w:pPr>
      <w:bookmarkStart w:id="307" w:name="_Setting_the_species_1"/>
      <w:bookmarkStart w:id="308" w:name="_Toc180771665"/>
      <w:bookmarkEnd w:id="307"/>
      <w:r w:rsidRPr="00047DA9">
        <w:t>Setting the species parameters: dispersal</w:t>
      </w:r>
      <w:bookmarkEnd w:id="308"/>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t>
      </w:r>
      <w:proofErr w:type="gramStart"/>
      <w:r w:rsidRPr="00047DA9">
        <w:t>will</w:t>
      </w:r>
      <w:proofErr w:type="gramEnd"/>
      <w:r w:rsidRPr="00047DA9">
        <w:t xml:space="preserve">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 xml:space="preserve">Stage </w:t>
      </w:r>
      <w:proofErr w:type="gramStart"/>
      <w:r w:rsidRPr="00047DA9">
        <w:rPr>
          <w:i/>
          <w:szCs w:val="24"/>
        </w:rPr>
        <w:t>dependent</w:t>
      </w:r>
      <w:r w:rsidRPr="00047DA9">
        <w:rPr>
          <w:szCs w:val="24"/>
        </w:rPr>
        <w:t>, and</w:t>
      </w:r>
      <w:proofErr w:type="gramEnd"/>
      <w:r w:rsidRPr="00047DA9">
        <w:rPr>
          <w:szCs w:val="24"/>
        </w:rPr>
        <w:t xml:space="preserve">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047DA9">
        <w:rPr>
          <w:szCs w:val="24"/>
        </w:rPr>
        <w:t>density-dependent</w:t>
      </w:r>
      <w:proofErr w:type="gramEnd"/>
      <w:r w:rsidRPr="00047DA9">
        <w:rPr>
          <w:szCs w:val="24"/>
        </w:rPr>
        <w:t xml:space="preserve">.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w:t>
      </w:r>
      <w:proofErr w:type="gramStart"/>
      <w:r w:rsidRPr="00047DA9">
        <w:t>emigrate</w:t>
      </w:r>
      <w:proofErr w:type="gramEnd"/>
      <w:r w:rsidRPr="00047DA9">
        <w:t xml:space="preserve"> and different stages respond differently to density. (b) Example of sex-specific density-independent emigration where the emigration probability </w:t>
      </w:r>
      <w:r w:rsidRPr="00047DA9">
        <w:rPr>
          <w:i/>
        </w:rPr>
        <w:t>d</w:t>
      </w:r>
      <w:r w:rsidRPr="00047DA9">
        <w:t xml:space="preserve"> varies between individuals. </w:t>
      </w:r>
      <w:proofErr w:type="gramStart"/>
      <w:r w:rsidRPr="00047DA9">
        <w:t>Each individual</w:t>
      </w:r>
      <w:proofErr w:type="gramEnd"/>
      <w:r w:rsidRPr="00047DA9">
        <w:t xml:space="preserve">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has to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proofErr w:type="spellStart"/>
      <w:r w:rsidRPr="00047DA9">
        <w:rPr>
          <w:i/>
        </w:rPr>
        <w:t>mean</w:t>
      </w:r>
      <w:r w:rsidRPr="00047DA9">
        <w:t>,</w:t>
      </w:r>
      <w:r w:rsidRPr="00047DA9">
        <w:rPr>
          <w:i/>
        </w:rPr>
        <w:t>s.d</w:t>
      </w:r>
      <w:proofErr w:type="spellEnd"/>
      <w:r w:rsidRPr="00047DA9">
        <w:rPr>
          <w:i/>
        </w:rPr>
        <w:t>.</w:t>
      </w:r>
      <w:r w:rsidRPr="00047DA9">
        <w:t xml:space="preserve">). Also set the </w:t>
      </w:r>
      <w:r w:rsidRPr="00047DA9">
        <w:rPr>
          <w:i/>
        </w:rPr>
        <w:t>scaling factor</w:t>
      </w:r>
      <w:r w:rsidRPr="00047DA9">
        <w:t>, which specifies the effect that one unit of change on the allelic scale will have on the phenotypic scale for the trait when a mutation occurs (Figure 3.</w:t>
      </w:r>
      <w:proofErr w:type="gramStart"/>
      <w:r w:rsidRPr="00047DA9">
        <w:t>16b, and</w:t>
      </w:r>
      <w:proofErr w:type="gramEnd"/>
      <w:r w:rsidRPr="00047DA9">
        <w:t xml:space="preserve">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w:t>
      </w:r>
      <w:proofErr w:type="spellStart"/>
      <w:r w:rsidRPr="00047DA9">
        <w:t>s.d.</w:t>
      </w:r>
      <w:proofErr w:type="spellEnd"/>
      <w:r w:rsidRPr="00047DA9">
        <w:t xml:space="preserve">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xml:space="preserve">. The initial individual traits will </w:t>
      </w:r>
      <w:proofErr w:type="gramStart"/>
      <w:r w:rsidRPr="00047DA9">
        <w:t>sampled independently as above</w:t>
      </w:r>
      <w:proofErr w:type="gramEnd"/>
      <w:r w:rsidRPr="00047DA9">
        <w:t>.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309" w:author="Palmer, Steve" w:date="2020-11-01T09:57:00Z">
        <w:r w:rsidRPr="00047DA9" w:rsidDel="00F62F9C">
          <w:rPr>
            <w:szCs w:val="24"/>
          </w:rPr>
          <w:delText xml:space="preserve">transience </w:delText>
        </w:r>
      </w:del>
      <w:ins w:id="310"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w:t>
      </w:r>
      <w:proofErr w:type="gramStart"/>
      <w:r w:rsidRPr="00047DA9">
        <w:rPr>
          <w:szCs w:val="24"/>
        </w:rPr>
        <w:t>kernel</w:t>
      </w:r>
      <w:proofErr w:type="gramEnd"/>
      <w:r w:rsidRPr="00047DA9">
        <w:rPr>
          <w:szCs w:val="24"/>
        </w:rPr>
        <w:t xml:space="preserve">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 xml:space="preserve">Negative </w:t>
      </w:r>
      <w:proofErr w:type="gramStart"/>
      <w:r w:rsidRPr="00047DA9">
        <w:rPr>
          <w:i/>
        </w:rPr>
        <w:t>exponential</w:t>
      </w:r>
      <w:r w:rsidRPr="00047DA9">
        <w:t>;</w:t>
      </w:r>
      <w:proofErr w:type="gramEnd"/>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 xml:space="preserve">Double negative </w:t>
      </w:r>
      <w:proofErr w:type="gramStart"/>
      <w:r w:rsidRPr="00047DA9">
        <w:rPr>
          <w:i/>
        </w:rPr>
        <w:t>exponential</w:t>
      </w:r>
      <w:r w:rsidRPr="00047DA9">
        <w:t>;</w:t>
      </w:r>
      <w:proofErr w:type="gramEnd"/>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311" w:name="_Stochastic_Movement_Simulator,_1"/>
      <w:bookmarkEnd w:id="311"/>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w:t>
      </w:r>
      <w:proofErr w:type="gramStart"/>
      <w:r w:rsidRPr="00047DA9">
        <w:rPr>
          <w:szCs w:val="24"/>
        </w:rPr>
        <w:t>check-box</w:t>
      </w:r>
      <w:proofErr w:type="gramEnd"/>
      <w:r w:rsidRPr="00047DA9">
        <w:rPr>
          <w:szCs w:val="24"/>
        </w:rPr>
        <w:t>, which applies to both SMS and CRW (Figures 3.19 and 3.20). By default</w:t>
      </w:r>
      <w:r w:rsidR="00955037" w:rsidRPr="00047DA9">
        <w:rPr>
          <w:szCs w:val="24"/>
        </w:rPr>
        <w:t xml:space="preserve"> in the </w:t>
      </w:r>
      <w:proofErr w:type="gramStart"/>
      <w:r w:rsidR="00955037" w:rsidRPr="00047DA9">
        <w:rPr>
          <w:szCs w:val="24"/>
        </w:rPr>
        <w:t>GUI</w:t>
      </w:r>
      <w:proofErr w:type="gramEnd"/>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w:t>
      </w:r>
      <w:proofErr w:type="gramStart"/>
      <w:r w:rsidRPr="00047DA9">
        <w:rPr>
          <w:szCs w:val="24"/>
        </w:rPr>
        <w:t>model</w:t>
      </w:r>
      <w:proofErr w:type="gramEnd"/>
      <w:r w:rsidRPr="00047DA9">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xml:space="preserve">, although care must be taken that individuals do not become trapped in patches surrounded by very </w:t>
      </w:r>
      <w:proofErr w:type="gramStart"/>
      <w:r w:rsidRPr="00047DA9">
        <w:rPr>
          <w:szCs w:val="24"/>
        </w:rPr>
        <w:t>high cost</w:t>
      </w:r>
      <w:proofErr w:type="gramEnd"/>
      <w:r w:rsidRPr="00047DA9">
        <w:rPr>
          <w:szCs w:val="24"/>
        </w:rPr>
        <w:t xml:space="preserve">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047DA9">
        <w:t>suitable</w:t>
      </w:r>
      <w:proofErr w:type="gramEnd"/>
      <w:r w:rsidRPr="00047DA9">
        <w:t xml:space="preserv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xml:space="preserve">. Possible only in the case of stage-structured models. The individual stays in dispersal </w:t>
      </w:r>
      <w:proofErr w:type="gramStart"/>
      <w:r w:rsidR="0067520E" w:rsidRPr="00047DA9">
        <w:t>mode, and</w:t>
      </w:r>
      <w:proofErr w:type="gramEnd"/>
      <w:r w:rsidR="0067520E" w:rsidRPr="00047DA9">
        <w:t xml:space="preserve">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w:t>
      </w:r>
      <w:proofErr w:type="gramStart"/>
      <w:r w:rsidRPr="00047DA9">
        <w:rPr>
          <w:szCs w:val="24"/>
        </w:rPr>
        <w:t>particular mating</w:t>
      </w:r>
      <w:proofErr w:type="gramEnd"/>
      <w:r w:rsidRPr="00047DA9">
        <w:rPr>
          <w:szCs w:val="24"/>
        </w:rPr>
        <w:t xml:space="preserve"> system, but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w:t>
      </w:r>
      <w:proofErr w:type="gramStart"/>
      <w:r w:rsidRPr="00047DA9">
        <w:rPr>
          <w:szCs w:val="24"/>
        </w:rPr>
        <w:t>has to</w:t>
      </w:r>
      <w:proofErr w:type="gramEnd"/>
      <w:r w:rsidRPr="00047DA9">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w:t>
      </w:r>
      <w:proofErr w:type="gramStart"/>
      <w:r w:rsidRPr="00047DA9">
        <w:rPr>
          <w:szCs w:val="24"/>
        </w:rPr>
        <w:t>parameter</w:t>
      </w:r>
      <w:proofErr w:type="gramEnd"/>
      <w:r w:rsidRPr="00047DA9">
        <w:rPr>
          <w:szCs w:val="24"/>
        </w:rPr>
        <w:t xml:space="preserve"> have to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xml:space="preserve">, the rows represent females (f) and males (m) in the two stages. The first two columns specify the mate finding and maximum number of steps per year for each stage/sex. The remaining columns are for setting the numerator, inflection point and slope in case of density-dependent </w:t>
      </w:r>
      <w:proofErr w:type="gramStart"/>
      <w:r w:rsidRPr="00047DA9">
        <w:rPr>
          <w:szCs w:val="24"/>
        </w:rPr>
        <w:t>settlement, and</w:t>
      </w:r>
      <w:proofErr w:type="gramEnd"/>
      <w:r w:rsidRPr="00047DA9">
        <w:rPr>
          <w:szCs w:val="24"/>
        </w:rPr>
        <w:t xml:space="preserve">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312" w:name="_Setting_the_genetics"/>
      <w:bookmarkStart w:id="313" w:name="_Toc180771666"/>
      <w:bookmarkEnd w:id="312"/>
      <w:r w:rsidRPr="00047DA9">
        <w:t>Setting the genetics parameters</w:t>
      </w:r>
      <w:bookmarkEnd w:id="313"/>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w:t>
      </w:r>
      <w:proofErr w:type="spellStart"/>
      <w:r w:rsidRPr="00047DA9">
        <w:rPr>
          <w:i/>
          <w:szCs w:val="24"/>
        </w:rPr>
        <w:t>s.d.</w:t>
      </w:r>
      <w:proofErr w:type="spellEnd"/>
      <w:r w:rsidRPr="00047DA9">
        <w:rPr>
          <w:szCs w:val="24"/>
        </w:rPr>
        <w:t xml:space="preserve"> and the </w:t>
      </w:r>
      <w:r w:rsidRPr="00047DA9">
        <w:rPr>
          <w:i/>
          <w:szCs w:val="24"/>
        </w:rPr>
        <w:t>Mutation </w:t>
      </w:r>
      <w:proofErr w:type="spellStart"/>
      <w:r w:rsidRPr="00047DA9">
        <w:rPr>
          <w:i/>
          <w:szCs w:val="24"/>
        </w:rPr>
        <w:t>s.d.</w:t>
      </w:r>
      <w:proofErr w:type="spellEnd"/>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xml:space="preserve">). A close approximation to the variable trait implementation of RangeShifter v1 may be specified by setting one locus per chromosome, crossover probability to zero and the initial allele </w:t>
      </w:r>
      <w:proofErr w:type="spellStart"/>
      <w:r w:rsidRPr="00047DA9">
        <w:rPr>
          <w:szCs w:val="24"/>
        </w:rPr>
        <w:t>s.d.</w:t>
      </w:r>
      <w:proofErr w:type="spellEnd"/>
      <w:r w:rsidRPr="00047DA9">
        <w:rPr>
          <w:szCs w:val="24"/>
        </w:rPr>
        <w:t xml:space="preserve">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proofErr w:type="spellStart"/>
      <w:r w:rsidRPr="00047DA9">
        <w:rPr>
          <w:i/>
          <w:szCs w:val="24"/>
        </w:rPr>
        <w:t>NChromosomes</w:t>
      </w:r>
      <w:proofErr w:type="spellEnd"/>
      <w:r w:rsidRPr="00047DA9">
        <w:rPr>
          <w:szCs w:val="24"/>
        </w:rPr>
        <w:t xml:space="preserve"> followed by a single integer giving the number of chromosomes in the genome, which does not have to match the number of </w:t>
      </w:r>
      <w:proofErr w:type="gramStart"/>
      <w:r w:rsidRPr="00047DA9">
        <w:rPr>
          <w:szCs w:val="24"/>
        </w:rPr>
        <w:t>traits;</w:t>
      </w:r>
      <w:proofErr w:type="gramEnd"/>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proofErr w:type="spellStart"/>
      <w:r w:rsidRPr="00047DA9">
        <w:rPr>
          <w:i/>
          <w:szCs w:val="24"/>
        </w:rPr>
        <w:t>NLoci</w:t>
      </w:r>
      <w:proofErr w:type="spellEnd"/>
      <w:r w:rsidRPr="00047DA9">
        <w:rPr>
          <w:szCs w:val="24"/>
        </w:rPr>
        <w:t xml:space="preserve"> followed by a list of integers equal to the number of chromosomes, which specify the number of loci on each </w:t>
      </w:r>
      <w:proofErr w:type="gramStart"/>
      <w:r w:rsidRPr="00047DA9">
        <w:rPr>
          <w:szCs w:val="24"/>
        </w:rPr>
        <w:t>chromosome;</w:t>
      </w:r>
      <w:proofErr w:type="gramEnd"/>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proofErr w:type="spellStart"/>
      <w:r w:rsidRPr="00047DA9">
        <w:rPr>
          <w:i/>
          <w:szCs w:val="24"/>
        </w:rPr>
        <w:t>NLoci</w:t>
      </w:r>
      <w:proofErr w:type="spellEnd"/>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314" w:name="_Setting_the_simulation"/>
      <w:bookmarkStart w:id="315" w:name="_Toc180771667"/>
      <w:bookmarkEnd w:id="314"/>
      <w:r w:rsidRPr="00047DA9">
        <w:lastRenderedPageBreak/>
        <w:t>Setting the simulation parameters</w:t>
      </w:r>
      <w:bookmarkEnd w:id="315"/>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w:t>
      </w:r>
      <w:proofErr w:type="gramStart"/>
      <w:r w:rsidRPr="00047DA9">
        <w:rPr>
          <w:szCs w:val="24"/>
        </w:rPr>
        <w:t>regarding:</w:t>
      </w:r>
      <w:proofErr w:type="gramEnd"/>
      <w:r w:rsidRPr="00047DA9">
        <w:rPr>
          <w:szCs w:val="24"/>
        </w:rPr>
        <w:t xml:space="preserve">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xml:space="preserve">. This number defines the identity of the </w:t>
      </w:r>
      <w:proofErr w:type="gramStart"/>
      <w:r w:rsidRPr="00047DA9">
        <w:t>simulation</w:t>
      </w:r>
      <w:proofErr w:type="gramEnd"/>
      <w:r w:rsidRPr="00047DA9">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316" w:name="_Initialisation_rules"/>
      <w:bookmarkEnd w:id="316"/>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317" w:author="Palmer, Steve" w:date="2020-11-01T10:02:00Z">
        <w:r w:rsidR="0067520E" w:rsidRPr="00047DA9" w:rsidDel="00F62F9C">
          <w:delText xml:space="preserve">three </w:delText>
        </w:r>
      </w:del>
      <w:ins w:id="318"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w:t>
      </w:r>
      <w:proofErr w:type="gramStart"/>
      <w:r w:rsidRPr="00047DA9">
        <w:rPr>
          <w:i/>
        </w:rPr>
        <w:t>individuals</w:t>
      </w:r>
      <w:proofErr w:type="gramEnd"/>
      <w:r w:rsidRPr="00047DA9">
        <w:rPr>
          <w:i/>
        </w:rPr>
        <w:t>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xml:space="preserve">. The cell/patch will be saturated at </w:t>
      </w:r>
      <w:proofErr w:type="gramStart"/>
      <w:r w:rsidRPr="00047DA9">
        <w:t>its</w:t>
      </w:r>
      <w:proofErr w:type="gramEnd"/>
      <w:r w:rsidRPr="00047DA9">
        <w:t xml:space="preserve"> carrying capacity.</w:t>
      </w:r>
    </w:p>
    <w:p w14:paraId="7DEF7460" w14:textId="77777777" w:rsidR="0067520E" w:rsidRPr="00047DA9" w:rsidRDefault="0067520E" w:rsidP="008D38CB">
      <w:pPr>
        <w:pStyle w:val="Numbered"/>
      </w:pPr>
      <w:r w:rsidRPr="00047DA9">
        <w:rPr>
          <w:i/>
        </w:rPr>
        <w:t>At half K</w:t>
      </w:r>
      <w:r w:rsidRPr="00047DA9">
        <w:t xml:space="preserve">. The cell/patch will be saturated at half </w:t>
      </w:r>
      <w:proofErr w:type="gramStart"/>
      <w:r w:rsidRPr="00047DA9">
        <w:t>its</w:t>
      </w:r>
      <w:proofErr w:type="gramEnd"/>
      <w:r w:rsidRPr="00047DA9">
        <w:t xml:space="preserve">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 xml:space="preserve">at </w:t>
      </w:r>
      <w:proofErr w:type="gramStart"/>
      <w:r w:rsidRPr="00047DA9">
        <w:rPr>
          <w:szCs w:val="24"/>
        </w:rPr>
        <w:t>its</w:t>
      </w:r>
      <w:proofErr w:type="gramEnd"/>
      <w:r w:rsidRPr="00047DA9">
        <w:rPr>
          <w:szCs w:val="24"/>
        </w:rPr>
        <w:t xml:space="preserve">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319" w:name="_Free_initialization"/>
      <w:bookmarkEnd w:id="319"/>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proofErr w:type="gramStart"/>
      <w:r w:rsidRPr="00047DA9">
        <w:rPr>
          <w:i/>
        </w:rPr>
        <w:t>Restrict</w:t>
      </w:r>
      <w:proofErr w:type="gramEnd"/>
      <w:r w:rsidRPr="00047DA9">
        <w:rPr>
          <w:i/>
        </w:rPr>
        <w: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w:t>
      </w:r>
      <w:proofErr w:type="gramStart"/>
      <w:r w:rsidR="00302976" w:rsidRPr="00047DA9">
        <w:t>a number of</w:t>
      </w:r>
      <w:proofErr w:type="gramEnd"/>
      <w:r w:rsidR="00302976" w:rsidRPr="00047DA9">
        <w:t xml:space="preserve">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w:t>
      </w:r>
      <w:proofErr w:type="gramStart"/>
      <w:r w:rsidRPr="00047DA9">
        <w:t>reached, or</w:t>
      </w:r>
      <w:proofErr w:type="gramEnd"/>
      <w:r w:rsidRPr="00047DA9">
        <w:t xml:space="preserve">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w:t>
      </w:r>
      <w:proofErr w:type="gramStart"/>
      <w:r w:rsidR="0067520E" w:rsidRPr="00047DA9">
        <w:t>have to</w:t>
      </w:r>
      <w:proofErr w:type="gramEnd"/>
      <w:r w:rsidR="0067520E" w:rsidRPr="00047DA9">
        <w:t xml:space="preserve">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320" w:name="_From_species’_distribution"/>
      <w:bookmarkEnd w:id="320"/>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 xml:space="preserve">In the case of </w:t>
      </w:r>
      <w:proofErr w:type="gramStart"/>
      <w:r w:rsidRPr="00047DA9">
        <w:t>patch based</w:t>
      </w:r>
      <w:proofErr w:type="gramEnd"/>
      <w:r w:rsidRPr="00047DA9">
        <w:t xml:space="preserve">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321" w:name="_From_Initialization_File"/>
      <w:bookmarkStart w:id="322" w:name="_From_initial_individuals"/>
      <w:bookmarkEnd w:id="321"/>
      <w:bookmarkEnd w:id="322"/>
      <w:r w:rsidRPr="00047DA9">
        <w:lastRenderedPageBreak/>
        <w:t xml:space="preserve">From initial </w:t>
      </w:r>
      <w:proofErr w:type="gramStart"/>
      <w:r w:rsidRPr="00047DA9">
        <w:t>individuals</w:t>
      </w:r>
      <w:proofErr w:type="gramEnd"/>
      <w:r w:rsidRPr="00047DA9">
        <w:t xml:space="preserve">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w:t>
      </w:r>
      <w:proofErr w:type="gramStart"/>
      <w:r w:rsidR="0067220A" w:rsidRPr="00047DA9">
        <w:t>and also</w:t>
      </w:r>
      <w:proofErr w:type="gramEnd"/>
      <w:r w:rsidR="0067220A" w:rsidRPr="00047DA9">
        <w:t xml:space="preserve">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proofErr w:type="spellStart"/>
      <w:r w:rsidRPr="00047DA9">
        <w:rPr>
          <w:i/>
          <w:szCs w:val="24"/>
        </w:rPr>
        <w:t>SeedType</w:t>
      </w:r>
      <w:proofErr w:type="spellEnd"/>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proofErr w:type="spellStart"/>
      <w:r w:rsidRPr="00047DA9">
        <w:rPr>
          <w:i/>
          <w:szCs w:val="24"/>
        </w:rPr>
        <w:t>FreeType</w:t>
      </w:r>
      <w:proofErr w:type="spellEnd"/>
      <w:r w:rsidRPr="00047DA9">
        <w:rPr>
          <w:szCs w:val="24"/>
        </w:rPr>
        <w:t xml:space="preserve">: type of free initialisation for </w:t>
      </w:r>
      <w:proofErr w:type="spellStart"/>
      <w:r w:rsidRPr="00047DA9">
        <w:rPr>
          <w:i/>
          <w:szCs w:val="24"/>
        </w:rPr>
        <w:t>SeedType</w:t>
      </w:r>
      <w:proofErr w:type="spellEnd"/>
      <w:r w:rsidRPr="00047DA9">
        <w:rPr>
          <w:szCs w:val="24"/>
        </w:rPr>
        <w:t xml:space="preserve"> = 0 (0 = random; 1 = all suitable cells/patches; 2 = manually selected cells/patches; -9 if </w:t>
      </w:r>
      <w:proofErr w:type="spellStart"/>
      <w:r w:rsidRPr="00047DA9">
        <w:rPr>
          <w:i/>
          <w:szCs w:val="24"/>
        </w:rPr>
        <w:t>SeedType</w:t>
      </w:r>
      <w:proofErr w:type="spellEnd"/>
      <w:r w:rsidRPr="00047DA9">
        <w:rPr>
          <w:szCs w:val="24"/>
        </w:rPr>
        <w:t> = 1)</w:t>
      </w:r>
    </w:p>
    <w:p w14:paraId="560224CD" w14:textId="77777777" w:rsidR="0067520E" w:rsidRPr="00047DA9" w:rsidRDefault="0067520E" w:rsidP="008D38CB">
      <w:pPr>
        <w:spacing w:after="120"/>
        <w:ind w:left="720"/>
        <w:rPr>
          <w:szCs w:val="24"/>
        </w:rPr>
      </w:pPr>
      <w:proofErr w:type="spellStart"/>
      <w:r w:rsidRPr="00047DA9">
        <w:rPr>
          <w:i/>
          <w:szCs w:val="24"/>
        </w:rPr>
        <w:t>SpType</w:t>
      </w:r>
      <w:proofErr w:type="spellEnd"/>
      <w:r w:rsidRPr="00047DA9">
        <w:rPr>
          <w:szCs w:val="24"/>
        </w:rPr>
        <w:t xml:space="preserve">: initialisation type when </w:t>
      </w:r>
      <w:proofErr w:type="spellStart"/>
      <w:r w:rsidRPr="00047DA9">
        <w:rPr>
          <w:i/>
          <w:szCs w:val="24"/>
        </w:rPr>
        <w:t>SeedType</w:t>
      </w:r>
      <w:proofErr w:type="spellEnd"/>
      <w:r w:rsidRPr="00047DA9">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047DA9">
        <w:rPr>
          <w:i/>
          <w:szCs w:val="24"/>
        </w:rPr>
        <w:t>SeedType</w:t>
      </w:r>
      <w:proofErr w:type="spellEnd"/>
      <w:r w:rsidRPr="00047DA9">
        <w:rPr>
          <w:szCs w:val="24"/>
        </w:rPr>
        <w:t> = 0)</w:t>
      </w:r>
    </w:p>
    <w:p w14:paraId="2B4AA723" w14:textId="77777777" w:rsidR="0067520E" w:rsidRPr="00047DA9" w:rsidRDefault="0067520E" w:rsidP="008D38CB">
      <w:pPr>
        <w:spacing w:after="120"/>
        <w:ind w:left="720"/>
        <w:rPr>
          <w:szCs w:val="24"/>
        </w:rPr>
      </w:pPr>
      <w:proofErr w:type="spellStart"/>
      <w:r w:rsidRPr="00047DA9">
        <w:rPr>
          <w:i/>
          <w:szCs w:val="24"/>
        </w:rPr>
        <w:t>InitDens</w:t>
      </w:r>
      <w:proofErr w:type="spellEnd"/>
      <w:r w:rsidRPr="00047DA9">
        <w:rPr>
          <w:szCs w:val="24"/>
        </w:rPr>
        <w:t xml:space="preserve">: how to initialise each cell/patch. 0 = at </w:t>
      </w:r>
      <w:proofErr w:type="gramStart"/>
      <w:r w:rsidRPr="00047DA9">
        <w:rPr>
          <w:szCs w:val="24"/>
        </w:rPr>
        <w:t>its</w:t>
      </w:r>
      <w:proofErr w:type="gramEnd"/>
      <w:r w:rsidRPr="00047DA9">
        <w:rPr>
          <w:szCs w:val="24"/>
        </w:rPr>
        <w:t xml:space="preserve"> carrying capacity; 1 =  at half its carrying capacity; 2 = at a set number of individuals or density</w:t>
      </w:r>
    </w:p>
    <w:p w14:paraId="69FABB4F" w14:textId="77777777" w:rsidR="0067520E" w:rsidRPr="00047DA9" w:rsidRDefault="0067520E" w:rsidP="008D38CB">
      <w:pPr>
        <w:spacing w:after="120"/>
        <w:ind w:left="720"/>
        <w:rPr>
          <w:szCs w:val="24"/>
        </w:rPr>
      </w:pPr>
      <w:proofErr w:type="spellStart"/>
      <w:r w:rsidRPr="00047DA9">
        <w:rPr>
          <w:i/>
          <w:szCs w:val="24"/>
        </w:rPr>
        <w:t>IndXCell</w:t>
      </w:r>
      <w:proofErr w:type="spellEnd"/>
      <w:r w:rsidRPr="00047DA9">
        <w:rPr>
          <w:i/>
          <w:szCs w:val="24"/>
        </w:rPr>
        <w:t xml:space="preserve"> / </w:t>
      </w:r>
      <w:proofErr w:type="spellStart"/>
      <w:r w:rsidRPr="00047DA9">
        <w:rPr>
          <w:i/>
          <w:szCs w:val="24"/>
        </w:rPr>
        <w:t>Ind_per_ha</w:t>
      </w:r>
      <w:proofErr w:type="spellEnd"/>
      <w:r w:rsidRPr="00047DA9">
        <w:rPr>
          <w:szCs w:val="24"/>
        </w:rPr>
        <w:t xml:space="preserve">: number of </w:t>
      </w:r>
      <w:proofErr w:type="gramStart"/>
      <w:r w:rsidRPr="00047DA9">
        <w:rPr>
          <w:szCs w:val="24"/>
        </w:rPr>
        <w:t>individuals / density</w:t>
      </w:r>
      <w:proofErr w:type="gramEnd"/>
      <w:r w:rsidRPr="00047DA9">
        <w:rPr>
          <w:szCs w:val="24"/>
        </w:rPr>
        <w:t xml:space="preserve"> to seed in each cell/patch in case of </w:t>
      </w:r>
      <w:proofErr w:type="spellStart"/>
      <w:r w:rsidRPr="00047DA9">
        <w:rPr>
          <w:i/>
          <w:szCs w:val="24"/>
        </w:rPr>
        <w:t>InitDens</w:t>
      </w:r>
      <w:proofErr w:type="spellEnd"/>
      <w:r w:rsidRPr="00047DA9">
        <w:rPr>
          <w:i/>
          <w:szCs w:val="24"/>
        </w:rPr>
        <w:t> </w:t>
      </w:r>
      <w:r w:rsidRPr="00047DA9">
        <w:rPr>
          <w:szCs w:val="24"/>
        </w:rPr>
        <w:t xml:space="preserve">= 2; otherwise -9 </w:t>
      </w:r>
    </w:p>
    <w:p w14:paraId="52F0BE7C" w14:textId="77777777" w:rsidR="0067520E" w:rsidRPr="00047DA9" w:rsidRDefault="0067520E" w:rsidP="008D38CB">
      <w:pPr>
        <w:spacing w:after="120"/>
        <w:ind w:left="720"/>
        <w:rPr>
          <w:szCs w:val="24"/>
        </w:rPr>
      </w:pPr>
      <w:proofErr w:type="spellStart"/>
      <w:r w:rsidRPr="00047DA9">
        <w:rPr>
          <w:i/>
          <w:szCs w:val="24"/>
        </w:rPr>
        <w:lastRenderedPageBreak/>
        <w:t>IndXStage</w:t>
      </w:r>
      <w:proofErr w:type="spellEnd"/>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proofErr w:type="spellStart"/>
      <w:r w:rsidRPr="00047DA9">
        <w:rPr>
          <w:i/>
          <w:szCs w:val="24"/>
        </w:rPr>
        <w:t>InitAge</w:t>
      </w:r>
      <w:proofErr w:type="spellEnd"/>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proofErr w:type="spellStart"/>
      <w:r w:rsidRPr="00047DA9">
        <w:rPr>
          <w:i/>
          <w:szCs w:val="24"/>
        </w:rPr>
        <w:t>minX</w:t>
      </w:r>
      <w:proofErr w:type="spellEnd"/>
      <w:r w:rsidRPr="00047DA9">
        <w:rPr>
          <w:szCs w:val="24"/>
        </w:rPr>
        <w:t xml:space="preserve">, </w:t>
      </w:r>
      <w:proofErr w:type="spellStart"/>
      <w:r w:rsidRPr="00047DA9">
        <w:rPr>
          <w:i/>
          <w:szCs w:val="24"/>
        </w:rPr>
        <w:t>maxX</w:t>
      </w:r>
      <w:proofErr w:type="spellEnd"/>
      <w:r w:rsidRPr="00047DA9">
        <w:rPr>
          <w:szCs w:val="24"/>
        </w:rPr>
        <w:t xml:space="preserve">, </w:t>
      </w:r>
      <w:proofErr w:type="spellStart"/>
      <w:r w:rsidRPr="00047DA9">
        <w:rPr>
          <w:i/>
          <w:szCs w:val="24"/>
        </w:rPr>
        <w:t>minY</w:t>
      </w:r>
      <w:proofErr w:type="spellEnd"/>
      <w:r w:rsidR="008D38CB" w:rsidRPr="00047DA9">
        <w:rPr>
          <w:szCs w:val="24"/>
        </w:rPr>
        <w:t>,</w:t>
      </w:r>
      <w:r w:rsidRPr="00047DA9">
        <w:rPr>
          <w:szCs w:val="24"/>
        </w:rPr>
        <w:t xml:space="preserve"> </w:t>
      </w:r>
      <w:proofErr w:type="spellStart"/>
      <w:r w:rsidRPr="00047DA9">
        <w:rPr>
          <w:i/>
          <w:szCs w:val="24"/>
        </w:rPr>
        <w:t>maxY</w:t>
      </w:r>
      <w:proofErr w:type="spellEnd"/>
      <w:r w:rsidRPr="00047DA9">
        <w:rPr>
          <w:szCs w:val="24"/>
        </w:rPr>
        <w:t>: minimum and maximum coordinates of the area to initialise in the case of free initialisation (</w:t>
      </w:r>
      <w:proofErr w:type="spellStart"/>
      <w:r w:rsidRPr="00047DA9">
        <w:rPr>
          <w:i/>
          <w:szCs w:val="24"/>
        </w:rPr>
        <w:t>SeedType</w:t>
      </w:r>
      <w:proofErr w:type="spellEnd"/>
      <w:r w:rsidRPr="00047DA9">
        <w:rPr>
          <w:szCs w:val="24"/>
        </w:rPr>
        <w:t xml:space="preserve"> = 0); if </w:t>
      </w:r>
      <w:proofErr w:type="spellStart"/>
      <w:r w:rsidRPr="00047DA9">
        <w:rPr>
          <w:i/>
          <w:szCs w:val="24"/>
        </w:rPr>
        <w:t>SeedType</w:t>
      </w:r>
      <w:proofErr w:type="spellEnd"/>
      <w:r w:rsidRPr="00047DA9">
        <w:rPr>
          <w:szCs w:val="24"/>
        </w:rPr>
        <w:t> = 1, these are set to -9</w:t>
      </w:r>
    </w:p>
    <w:p w14:paraId="3A5F8D30" w14:textId="77777777" w:rsidR="0067520E" w:rsidRPr="00047DA9" w:rsidRDefault="0067520E" w:rsidP="008D38CB">
      <w:pPr>
        <w:spacing w:after="120"/>
        <w:ind w:left="720"/>
        <w:rPr>
          <w:szCs w:val="24"/>
        </w:rPr>
      </w:pPr>
      <w:proofErr w:type="spellStart"/>
      <w:r w:rsidRPr="00047DA9">
        <w:rPr>
          <w:i/>
          <w:szCs w:val="24"/>
        </w:rPr>
        <w:t>NCells</w:t>
      </w:r>
      <w:proofErr w:type="spellEnd"/>
      <w:r w:rsidRPr="00047DA9">
        <w:rPr>
          <w:szCs w:val="24"/>
        </w:rPr>
        <w:t>: number of cells / patches to initialise in the case of free random initialisation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0); otherwise set to -9</w:t>
      </w:r>
    </w:p>
    <w:p w14:paraId="7EB8477F" w14:textId="77777777" w:rsidR="0067520E" w:rsidRPr="00047DA9" w:rsidRDefault="0067520E" w:rsidP="008D38CB">
      <w:pPr>
        <w:spacing w:after="120"/>
        <w:ind w:left="720"/>
        <w:rPr>
          <w:szCs w:val="24"/>
        </w:rPr>
      </w:pPr>
      <w:proofErr w:type="spellStart"/>
      <w:r w:rsidRPr="00047DA9">
        <w:rPr>
          <w:i/>
          <w:szCs w:val="24"/>
        </w:rPr>
        <w:t>FreezeYear</w:t>
      </w:r>
      <w:proofErr w:type="spellEnd"/>
      <w:r w:rsidRPr="00047DA9">
        <w:rPr>
          <w:szCs w:val="24"/>
        </w:rPr>
        <w:t>: year at which the species range is allowed to expand beyond the initial range for free initialisation of random / all cells / patches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lt; 2); otherwise set to -9</w:t>
      </w:r>
    </w:p>
    <w:p w14:paraId="7E9BC3E6" w14:textId="77777777" w:rsidR="0067520E" w:rsidRPr="00047DA9" w:rsidRDefault="0067520E" w:rsidP="008D38CB">
      <w:pPr>
        <w:spacing w:after="120"/>
        <w:ind w:left="720"/>
        <w:rPr>
          <w:i/>
          <w:szCs w:val="24"/>
        </w:rPr>
      </w:pPr>
      <w:proofErr w:type="spellStart"/>
      <w:r w:rsidRPr="00047DA9">
        <w:rPr>
          <w:i/>
          <w:szCs w:val="24"/>
        </w:rPr>
        <w:t>InitCells_File</w:t>
      </w:r>
      <w:proofErr w:type="spellEnd"/>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2</w:t>
      </w:r>
    </w:p>
    <w:p w14:paraId="6D7761A6"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proofErr w:type="spellStart"/>
      <w:r w:rsidRPr="00047DA9">
        <w:rPr>
          <w:i/>
          <w:szCs w:val="24"/>
        </w:rPr>
        <w:t>NSpCells</w:t>
      </w:r>
      <w:proofErr w:type="spellEnd"/>
      <w:r w:rsidRPr="00047DA9">
        <w:rPr>
          <w:szCs w:val="24"/>
        </w:rPr>
        <w:t xml:space="preserve">: number of species' presence cells to initialise randomly when </w:t>
      </w:r>
      <w:proofErr w:type="spellStart"/>
      <w:r w:rsidRPr="00047DA9">
        <w:rPr>
          <w:i/>
          <w:szCs w:val="24"/>
        </w:rPr>
        <w:t>SpType</w:t>
      </w:r>
      <w:proofErr w:type="spellEnd"/>
      <w:r w:rsidRPr="00047DA9">
        <w:rPr>
          <w:szCs w:val="24"/>
        </w:rPr>
        <w:t> = 1.</w:t>
      </w:r>
    </w:p>
    <w:p w14:paraId="0697D165" w14:textId="77777777" w:rsidR="0067520E" w:rsidRPr="00047DA9" w:rsidRDefault="0067520E" w:rsidP="008D38CB">
      <w:pPr>
        <w:spacing w:after="120"/>
        <w:ind w:left="720"/>
        <w:rPr>
          <w:i/>
          <w:szCs w:val="24"/>
        </w:rPr>
      </w:pPr>
      <w:proofErr w:type="spellStart"/>
      <w:r w:rsidRPr="00047DA9">
        <w:rPr>
          <w:i/>
          <w:szCs w:val="24"/>
        </w:rPr>
        <w:t>InitSpDistCells_File</w:t>
      </w:r>
      <w:proofErr w:type="spellEnd"/>
      <w:r w:rsidRPr="00047DA9">
        <w:rPr>
          <w:szCs w:val="24"/>
        </w:rPr>
        <w:t xml:space="preserve">: name of the file containing the list of species' distribution cells  to initialise. This is the third file that is created if </w:t>
      </w:r>
      <w:proofErr w:type="spellStart"/>
      <w:r w:rsidRPr="00047DA9">
        <w:rPr>
          <w:i/>
          <w:szCs w:val="24"/>
        </w:rPr>
        <w:t>SeedType</w:t>
      </w:r>
      <w:proofErr w:type="spellEnd"/>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proofErr w:type="spellStart"/>
      <w:r w:rsidRPr="00047DA9">
        <w:rPr>
          <w:i/>
          <w:szCs w:val="24"/>
        </w:rPr>
        <w:t>SeedType</w:t>
      </w:r>
      <w:proofErr w:type="spellEnd"/>
      <w:r w:rsidRPr="00047DA9">
        <w:rPr>
          <w:szCs w:val="24"/>
        </w:rPr>
        <w:t xml:space="preserve"> = 0 this file will not be </w:t>
      </w:r>
      <w:proofErr w:type="gramStart"/>
      <w:r w:rsidRPr="00047DA9">
        <w:rPr>
          <w:szCs w:val="24"/>
        </w:rPr>
        <w:t>produced</w:t>
      </w:r>
      <w:proofErr w:type="gramEnd"/>
      <w:r w:rsidRPr="00047DA9">
        <w:rPr>
          <w:szCs w:val="24"/>
        </w:rPr>
        <w:t xml:space="preserve">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047DA9">
        <w:rPr>
          <w:b/>
          <w:szCs w:val="24"/>
        </w:rPr>
        <w:t>Therefore</w:t>
      </w:r>
      <w:proofErr w:type="gramEnd"/>
      <w:r w:rsidRPr="00047DA9">
        <w:rPr>
          <w:b/>
          <w:szCs w:val="24"/>
        </w:rPr>
        <w:t xml:space="preserv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w:t>
      </w:r>
      <w:proofErr w:type="gramStart"/>
      <w:r w:rsidRPr="00047DA9">
        <w:t>2, but</w:t>
      </w:r>
      <w:proofErr w:type="gramEnd"/>
      <w:r w:rsidRPr="00047DA9">
        <w:t xml:space="preserve">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proofErr w:type="gramStart"/>
      <w:r w:rsidRPr="00047DA9">
        <w:rPr>
          <w:i/>
        </w:rPr>
        <w:t>σ</w:t>
      </w:r>
      <w:r w:rsidRPr="00047DA9">
        <w:t>, but</w:t>
      </w:r>
      <w:proofErr w:type="gramEnd"/>
      <w:r w:rsidRPr="00047DA9">
        <w:t xml:space="preserve">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roofErr w:type="gramStart"/>
      <w:r w:rsidRPr="00047DA9">
        <w:rPr>
          <w:rFonts w:cs="Times New Roman"/>
          <w:szCs w:val="24"/>
          <w:lang w:val="en-GB"/>
        </w:rPr>
        <w:t>);</w:t>
      </w:r>
      <w:proofErr w:type="gramEnd"/>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s percentage cover: each cell will be painted with the colour (either by default or set by the user) of its dominant </w:t>
      </w:r>
      <w:proofErr w:type="gramStart"/>
      <w:r w:rsidRPr="00047DA9">
        <w:rPr>
          <w:rFonts w:cs="Times New Roman"/>
          <w:szCs w:val="24"/>
          <w:lang w:val="en-GB"/>
        </w:rPr>
        <w:t>habitat;</w:t>
      </w:r>
      <w:proofErr w:type="gramEnd"/>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 quality: cells will be coloured on a grey scale where black correspond to quality zero and white to quality </w:t>
      </w:r>
      <w:proofErr w:type="gramStart"/>
      <w:r w:rsidRPr="00047DA9">
        <w:rPr>
          <w:rFonts w:cs="Times New Roman"/>
          <w:szCs w:val="24"/>
          <w:lang w:val="en-GB"/>
        </w:rPr>
        <w:t>100;</w:t>
      </w:r>
      <w:proofErr w:type="gramEnd"/>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w:t>
      </w:r>
      <w:proofErr w:type="gramStart"/>
      <w:r w:rsidRPr="00047DA9">
        <w:t>therefore</w:t>
      </w:r>
      <w:proofErr w:type="gramEnd"/>
      <w:r w:rsidRPr="00047DA9">
        <w:t xml:space="preserv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w:t>
      </w:r>
      <w:proofErr w:type="gramStart"/>
      <w:r w:rsidRPr="00047DA9">
        <w:t>paths, and</w:t>
      </w:r>
      <w:proofErr w:type="gramEnd"/>
      <w:r w:rsidRPr="00047DA9">
        <w:t xml:space="preserve">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w:t>
      </w:r>
      <w:proofErr w:type="gramStart"/>
      <w:r w:rsidRPr="00047DA9">
        <w:t>screen-shot</w:t>
      </w:r>
      <w:proofErr w:type="gramEnd"/>
      <w:r w:rsidRPr="00047DA9">
        <w:t xml:space="preserve">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proofErr w:type="spellStart"/>
      <w:r w:rsidRPr="00047DA9">
        <w:rPr>
          <w:i/>
        </w:rPr>
        <w:t>Output_Maps</w:t>
      </w:r>
      <w:proofErr w:type="spellEnd"/>
      <w:r w:rsidRPr="00047DA9">
        <w:t xml:space="preserve">, which must be present in the working directory. Two types of </w:t>
      </w:r>
      <w:proofErr w:type="gramStart"/>
      <w:r w:rsidRPr="00047DA9">
        <w:t>map</w:t>
      </w:r>
      <w:proofErr w:type="gramEnd"/>
      <w:r w:rsidRPr="00047DA9">
        <w:t xml:space="preserve">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323" w:name="_Batch_mode"/>
      <w:bookmarkStart w:id="324" w:name="_Ref371684055"/>
      <w:bookmarkStart w:id="325" w:name="_Toc180771668"/>
      <w:bookmarkEnd w:id="323"/>
      <w:r w:rsidRPr="00047DA9">
        <w:t>Batch mode</w:t>
      </w:r>
      <w:bookmarkEnd w:id="324"/>
      <w:bookmarkEnd w:id="325"/>
    </w:p>
    <w:p w14:paraId="31C11579" w14:textId="7092650B" w:rsidR="0067520E" w:rsidRPr="00047DA9" w:rsidRDefault="002F6C60" w:rsidP="00C57BF9">
      <w:ins w:id="326" w:author="Pannetier, Theo" w:date="2024-08-07T16:16:00Z" w16du:dateUtc="2024-08-07T15:16:00Z">
        <w:r w:rsidRPr="00047DA9">
          <w:t>In the GUI, t</w:t>
        </w:r>
      </w:ins>
      <w:del w:id="327" w:author="Pannetier, Theo" w:date="2024-08-07T16:16:00Z" w16du:dateUtc="2024-08-07T15:16:00Z">
        <w:r w:rsidR="0067520E" w:rsidRPr="00047DA9" w:rsidDel="002F6C60">
          <w:delText>T</w:delText>
        </w:r>
      </w:del>
      <w:r w:rsidR="0067520E" w:rsidRPr="00047DA9">
        <w:t xml:space="preserve">he </w:t>
      </w:r>
      <w:proofErr w:type="gramStart"/>
      <w:r w:rsidR="0067520E" w:rsidRPr="00047DA9">
        <w:t>batch</w:t>
      </w:r>
      <w:proofErr w:type="gramEnd"/>
      <w:r w:rsidR="0067520E" w:rsidRPr="00047DA9">
        <w:t xml:space="preserve">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a number of simulations to be run without needing to set up all the required parameters separately for each simulation</w:t>
      </w:r>
      <w:del w:id="328" w:author="Pannetier, Theo" w:date="2024-08-07T16:16:00Z" w16du:dateUtc="2024-08-07T15:16:00Z">
        <w:r w:rsidR="0067520E" w:rsidRPr="00047DA9" w:rsidDel="002F6C60">
          <w:delText xml:space="preserve"> using the GUI</w:delText>
        </w:r>
      </w:del>
      <w:r w:rsidR="0067520E" w:rsidRPr="00047DA9">
        <w:t xml:space="preserve">. A batch </w:t>
      </w:r>
      <w:r w:rsidR="0067520E" w:rsidRPr="00047DA9">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Pr="00047DA9" w:rsidRDefault="0067520E" w:rsidP="00B35389">
      <w:pPr>
        <w:pStyle w:val="Keepnext"/>
        <w:rPr>
          <w:ins w:id="329" w:author="Pannetier, Theo" w:date="2024-08-07T16:18:00Z" w16du:dateUtc="2024-08-07T15:18:00Z"/>
        </w:rPr>
      </w:pPr>
      <w:r w:rsidRPr="00047DA9">
        <w:t>A</w:t>
      </w:r>
      <w:ins w:id="330" w:author="Pannetier, Theo" w:date="2024-08-07T16:17:00Z" w16du:dateUtc="2024-08-07T15:17:00Z">
        <w:r w:rsidR="002F6C60" w:rsidRPr="00047DA9">
          <w:t>lternatively, a</w:t>
        </w:r>
      </w:ins>
      <w:r w:rsidRPr="00047DA9">
        <w:t xml:space="preserve"> batch may</w:t>
      </w:r>
      <w:del w:id="331" w:author="Pannetier, Theo" w:date="2024-08-07T16:17:00Z" w16du:dateUtc="2024-08-07T15:17:00Z">
        <w:r w:rsidRPr="00047DA9" w:rsidDel="002F6C60">
          <w:delText xml:space="preserve"> also</w:delText>
        </w:r>
      </w:del>
      <w:r w:rsidRPr="00047DA9">
        <w:t xml:space="preserve"> be processed using the batch-only version of RangeShifter</w:t>
      </w:r>
      <w:del w:id="332" w:author="Pannetier, Theo" w:date="2024-08-07T16:28:00Z" w16du:dateUtc="2024-08-07T15:28:00Z">
        <w:r w:rsidRPr="00047DA9" w:rsidDel="00026B6E">
          <w:delText>,</w:delText>
        </w:r>
      </w:del>
      <w:ins w:id="333" w:author="Pannetier, Theo" w:date="2024-08-07T16:18:00Z" w16du:dateUtc="2024-08-07T15:18:00Z">
        <w:r w:rsidR="002F6C60" w:rsidRPr="00047DA9">
          <w:t xml:space="preserve"> </w:t>
        </w:r>
      </w:ins>
      <w:ins w:id="334" w:author="Pannetier, Theo" w:date="2024-08-07T16:28:00Z" w16du:dateUtc="2024-08-07T15:28:00Z">
        <w:r w:rsidR="00026B6E" w:rsidRPr="00047DA9">
          <w:t>(</w:t>
        </w:r>
      </w:ins>
      <w:ins w:id="335" w:author="Pannetier, Theo" w:date="2024-08-07T16:18:00Z" w16du:dateUtc="2024-08-07T15:18:00Z">
        <w:r w:rsidR="002F6C60" w:rsidRPr="00047DA9">
          <w:t>RangeShifter-batch</w:t>
        </w:r>
      </w:ins>
      <w:ins w:id="336" w:author="Pannetier, Theo" w:date="2024-08-07T16:28:00Z" w16du:dateUtc="2024-08-07T15:28:00Z">
        <w:r w:rsidR="00026B6E" w:rsidRPr="00047DA9">
          <w:t>)</w:t>
        </w:r>
      </w:ins>
      <w:ins w:id="337" w:author="Pannetier, Theo" w:date="2024-08-07T16:18:00Z" w16du:dateUtc="2024-08-07T15:18:00Z">
        <w:r w:rsidR="002F6C60" w:rsidRPr="00047DA9">
          <w:t>,</w:t>
        </w:r>
      </w:ins>
      <w:r w:rsidRPr="00047DA9">
        <w:t xml:space="preserve"> which is a command-line version of the program</w:t>
      </w:r>
      <w:del w:id="338" w:author="Pannetier, Theo" w:date="2024-08-07T16:18:00Z" w16du:dateUtc="2024-08-07T15:18:00Z">
        <w:r w:rsidRPr="00047DA9" w:rsidDel="002F6C60">
          <w:delText>, i.e. it has no GUI</w:delText>
        </w:r>
      </w:del>
      <w:r w:rsidRPr="00047DA9">
        <w:t xml:space="preserve">. </w:t>
      </w:r>
      <w:r w:rsidR="00566DCF" w:rsidRPr="00047DA9">
        <w:t xml:space="preserve">Output map files cannot </w:t>
      </w:r>
      <w:ins w:id="339" w:author="Pannetier, Theo" w:date="2024-08-07T16:18:00Z" w16du:dateUtc="2024-08-07T15:18:00Z">
        <w:r w:rsidR="002F6C60" w:rsidRPr="00047DA9">
          <w:t xml:space="preserve">be </w:t>
        </w:r>
      </w:ins>
      <w:r w:rsidR="00566DCF" w:rsidRPr="00047DA9">
        <w:t xml:space="preserve">produced by this version (even if specified in the input files). </w:t>
      </w:r>
    </w:p>
    <w:p w14:paraId="0F1B85DE" w14:textId="1D5E10EB" w:rsidR="002F6C60" w:rsidRPr="00047DA9" w:rsidRDefault="002F6C60" w:rsidP="00B35389">
      <w:pPr>
        <w:pStyle w:val="Keepnext"/>
        <w:rPr>
          <w:ins w:id="340" w:author="Pannetier, Theo" w:date="2024-08-07T16:30:00Z" w16du:dateUtc="2024-08-07T15:30:00Z"/>
        </w:rPr>
      </w:pPr>
      <w:ins w:id="341" w:author="Pannetier, Theo" w:date="2024-08-07T16:19:00Z" w16du:dateUtc="2024-08-07T15:19:00Z">
        <w:r w:rsidRPr="00047DA9">
          <w:t xml:space="preserve">The source code for RangeShifter-batch is available on </w:t>
        </w:r>
      </w:ins>
      <w:ins w:id="342" w:author="Pannetier, Theo" w:date="2024-08-07T16:22:00Z" w16du:dateUtc="2024-08-07T15:22:00Z">
        <w:r w:rsidRPr="00047DA9">
          <w:fldChar w:fldCharType="begin"/>
        </w:r>
        <w:r w:rsidRPr="00047DA9">
          <w:instrText>HYPERLINK "https://github.com/RangeShifter/RangeShifter_batch"</w:instrText>
        </w:r>
        <w:r w:rsidRPr="00047DA9">
          <w:fldChar w:fldCharType="separate"/>
        </w:r>
        <w:r w:rsidRPr="00047DA9">
          <w:rPr>
            <w:rStyle w:val="Hyperlink"/>
          </w:rPr>
          <w:t>GitHub</w:t>
        </w:r>
        <w:r w:rsidRPr="00047DA9">
          <w:fldChar w:fldCharType="end"/>
        </w:r>
      </w:ins>
      <w:ins w:id="343" w:author="Pannetier, Theo" w:date="2024-08-07T16:19:00Z" w16du:dateUtc="2024-08-07T15:19:00Z">
        <w:r w:rsidRPr="00047DA9">
          <w:t xml:space="preserve">, and </w:t>
        </w:r>
      </w:ins>
      <w:ins w:id="344" w:author="Pannetier, Theo" w:date="2024-08-07T16:20:00Z" w16du:dateUtc="2024-08-07T15:20:00Z">
        <w:r w:rsidRPr="00047DA9">
          <w:t xml:space="preserve">the programme must be compiled and built using </w:t>
        </w:r>
        <w:proofErr w:type="spellStart"/>
        <w:r w:rsidRPr="00047DA9">
          <w:t>CMake</w:t>
        </w:r>
        <w:proofErr w:type="spellEnd"/>
        <w:r w:rsidRPr="00047DA9">
          <w:t xml:space="preserve"> prior to running</w:t>
        </w:r>
      </w:ins>
      <w:ins w:id="345" w:author="Pannetier, Theo" w:date="2024-08-07T16:21:00Z" w16du:dateUtc="2024-08-07T15:21:00Z">
        <w:r w:rsidRPr="00047DA9">
          <w:t xml:space="preserve"> (see the README for instructions).</w:t>
        </w:r>
      </w:ins>
    </w:p>
    <w:p w14:paraId="102975CC" w14:textId="3183170C" w:rsidR="00026B6E" w:rsidRPr="00047DA9" w:rsidRDefault="00026B6E" w:rsidP="00026B6E">
      <w:pPr>
        <w:rPr>
          <w:ins w:id="346" w:author="Pannetier, Theo" w:date="2024-08-07T16:37:00Z" w16du:dateUtc="2024-08-07T15:37:00Z"/>
        </w:rPr>
      </w:pPr>
      <w:ins w:id="347" w:author="Pannetier, Theo" w:date="2024-08-07T16:35:00Z" w16du:dateUtc="2024-08-07T15:35:00Z">
        <w:r w:rsidRPr="00047DA9">
          <w:t>As for the GUI, the batch mode requires a project directory cont</w:t>
        </w:r>
      </w:ins>
      <w:ins w:id="348" w:author="Pannetier, Theo" w:date="2024-08-07T16:36:00Z" w16du:dateUtc="2024-08-07T15:36:00Z">
        <w:r w:rsidRPr="00047DA9">
          <w:t xml:space="preserve">aining three sub-folders, named </w:t>
        </w:r>
        <w:r w:rsidRPr="00047DA9">
          <w:rPr>
            <w:i/>
            <w:iCs/>
            <w:rPrChange w:id="349" w:author="Pannetier, Theo" w:date="2024-08-07T16:37:00Z" w16du:dateUtc="2024-08-07T15:37:00Z">
              <w:rPr/>
            </w:rPrChange>
          </w:rPr>
          <w:t>Inputs</w:t>
        </w:r>
        <w:r w:rsidRPr="00047DA9">
          <w:t xml:space="preserve">, </w:t>
        </w:r>
        <w:r w:rsidRPr="00047DA9">
          <w:rPr>
            <w:i/>
            <w:iCs/>
            <w:rPrChange w:id="350" w:author="Pannetier, Theo" w:date="2024-08-07T16:37:00Z" w16du:dateUtc="2024-08-07T15:37:00Z">
              <w:rPr/>
            </w:rPrChange>
          </w:rPr>
          <w:t>Outputs</w:t>
        </w:r>
        <w:r w:rsidRPr="00047DA9">
          <w:t xml:space="preserve"> and </w:t>
        </w:r>
        <w:proofErr w:type="spellStart"/>
        <w:r w:rsidRPr="00047DA9">
          <w:rPr>
            <w:i/>
            <w:iCs/>
            <w:rPrChange w:id="351" w:author="Pannetier, Theo" w:date="2024-08-07T16:37:00Z" w16du:dateUtc="2024-08-07T15:37:00Z">
              <w:rPr/>
            </w:rPrChange>
          </w:rPr>
          <w:t>Output_Maps</w:t>
        </w:r>
        <w:proofErr w:type="spellEnd"/>
        <w:r w:rsidRPr="00047DA9">
          <w:t xml:space="preserve">. </w:t>
        </w:r>
        <w:r w:rsidRPr="00047DA9">
          <w:rPr>
            <w:i/>
            <w:iCs/>
            <w:rPrChange w:id="352" w:author="Pannetier, Theo" w:date="2024-08-07T16:37:00Z" w16du:dateUtc="2024-08-07T15:37:00Z">
              <w:rPr/>
            </w:rPrChange>
          </w:rPr>
          <w:t>Inputs</w:t>
        </w:r>
        <w:r w:rsidRPr="00047DA9">
          <w:t xml:space="preserve"> must contain a Control File named </w:t>
        </w:r>
        <w:r w:rsidRPr="00047DA9">
          <w:rPr>
            <w:i/>
            <w:iCs/>
            <w:rPrChange w:id="353" w:author="Pannetier, Theo" w:date="2024-08-07T16:36:00Z" w16du:dateUtc="2024-08-07T15:36:00Z">
              <w:rPr/>
            </w:rPrChange>
          </w:rPr>
          <w:t>CONTROL.txt</w:t>
        </w:r>
        <w:r w:rsidRPr="00047DA9">
          <w:t>.</w:t>
        </w:r>
      </w:ins>
    </w:p>
    <w:p w14:paraId="057BAD19" w14:textId="061B56D4" w:rsidR="00766B34" w:rsidRPr="00047DA9" w:rsidRDefault="00766B34" w:rsidP="00026B6E">
      <w:pPr>
        <w:rPr>
          <w:ins w:id="354" w:author="Pannetier, Theo" w:date="2024-08-07T16:38:00Z" w16du:dateUtc="2024-08-07T15:38:00Z"/>
        </w:rPr>
      </w:pPr>
      <w:ins w:id="355" w:author="Pannetier, Theo" w:date="2024-08-07T16:38:00Z" w16du:dateUtc="2024-08-07T15:38:00Z">
        <w:r w:rsidRPr="00047DA9">
          <w:t>RangeShifter-batch can then be run by either:</w:t>
        </w:r>
      </w:ins>
    </w:p>
    <w:p w14:paraId="00A3A73B" w14:textId="77777777" w:rsidR="00766B34" w:rsidRPr="00047DA9" w:rsidRDefault="00766B34" w:rsidP="00766B34">
      <w:pPr>
        <w:pStyle w:val="ListParagraph"/>
        <w:numPr>
          <w:ilvl w:val="0"/>
          <w:numId w:val="76"/>
        </w:numPr>
        <w:rPr>
          <w:ins w:id="356" w:author="Pannetier, Theo" w:date="2024-08-07T16:45:00Z" w16du:dateUtc="2024-08-07T15:45:00Z"/>
          <w:lang w:val="en-GB"/>
        </w:rPr>
      </w:pPr>
      <w:ins w:id="357" w:author="Pannetier, Theo" w:date="2024-08-07T16:38:00Z" w16du:dateUtc="2024-08-07T15:38:00Z">
        <w:r w:rsidRPr="00047DA9">
          <w:rPr>
            <w:lang w:val="en-GB"/>
          </w:rPr>
          <w:t xml:space="preserve">Copying </w:t>
        </w:r>
      </w:ins>
      <w:ins w:id="358" w:author="Pannetier, Theo" w:date="2024-08-07T16:39:00Z" w16du:dateUtc="2024-08-07T15:39:00Z">
        <w:r w:rsidRPr="00047DA9">
          <w:rPr>
            <w:lang w:val="en-GB"/>
          </w:rPr>
          <w:t>the executable in the project directory and launching it there.</w:t>
        </w:r>
      </w:ins>
    </w:p>
    <w:p w14:paraId="7FD2A3E0" w14:textId="70943434" w:rsidR="00766B34" w:rsidRPr="00047DA9" w:rsidRDefault="00766B34">
      <w:pPr>
        <w:pStyle w:val="ListParagraph"/>
        <w:numPr>
          <w:ilvl w:val="0"/>
          <w:numId w:val="76"/>
        </w:numPr>
        <w:rPr>
          <w:ins w:id="359" w:author="Pannetier, Theo" w:date="2024-08-07T16:43:00Z" w16du:dateUtc="2024-08-07T15:43:00Z"/>
          <w:lang w:val="en-GB"/>
        </w:rPr>
        <w:pPrChange w:id="360" w:author="Pannetier, Theo" w:date="2024-08-07T16:45:00Z" w16du:dateUtc="2024-08-07T15:45:00Z">
          <w:pPr>
            <w:pStyle w:val="Numbered"/>
          </w:pPr>
        </w:pPrChange>
      </w:pPr>
      <w:ins w:id="361" w:author="Pannetier, Theo" w:date="2024-08-07T16:39:00Z" w16du:dateUtc="2024-08-07T15:39:00Z">
        <w:r w:rsidRPr="00047DA9">
          <w:rPr>
            <w:lang w:val="en-GB"/>
          </w:rPr>
          <w:t xml:space="preserve">Calling the executable </w:t>
        </w:r>
      </w:ins>
      <w:ins w:id="362" w:author="Pannetier, Theo" w:date="2024-08-07T16:40:00Z" w16du:dateUtc="2024-08-07T15:40:00Z">
        <w:r w:rsidRPr="00047DA9">
          <w:rPr>
            <w:lang w:val="en-GB"/>
          </w:rPr>
          <w:t>from the command line (or a script), passing</w:t>
        </w:r>
      </w:ins>
      <w:ins w:id="363" w:author="Pannetier, Theo" w:date="2024-08-07T16:42:00Z" w16du:dateUtc="2024-08-07T15:42:00Z">
        <w:r w:rsidRPr="00047DA9">
          <w:rPr>
            <w:lang w:val="en-GB"/>
          </w:rPr>
          <w:t xml:space="preserve"> as the first argument</w:t>
        </w:r>
      </w:ins>
      <w:ins w:id="364" w:author="Pannetier, Theo" w:date="2024-08-07T16:40:00Z" w16du:dateUtc="2024-08-07T15:40:00Z">
        <w:r w:rsidRPr="00047DA9">
          <w:rPr>
            <w:lang w:val="en-GB"/>
          </w:rPr>
          <w:t xml:space="preserve"> the </w:t>
        </w:r>
      </w:ins>
      <w:ins w:id="365" w:author="Pannetier, Theo" w:date="2024-08-07T16:41:00Z" w16du:dateUtc="2024-08-07T15:41:00Z">
        <w:r w:rsidRPr="00047DA9">
          <w:rPr>
            <w:lang w:val="en-GB"/>
          </w:rPr>
          <w:t xml:space="preserve">path to the </w:t>
        </w:r>
      </w:ins>
      <w:ins w:id="366" w:author="Pannetier, Theo" w:date="2024-08-07T16:42:00Z" w16du:dateUtc="2024-08-07T15:42:00Z">
        <w:r w:rsidRPr="00047DA9">
          <w:rPr>
            <w:lang w:val="en-GB"/>
          </w:rPr>
          <w:t>project directory, relative to the working directory.</w:t>
        </w:r>
      </w:ins>
      <w:ins w:id="367" w:author="Pannetier, Theo" w:date="2024-08-07T16:43:00Z" w16du:dateUtc="2024-08-07T15:43:00Z">
        <w:r w:rsidRPr="00047DA9">
          <w:rPr>
            <w:lang w:val="en-GB"/>
          </w:rPr>
          <w:t xml:space="preserve"> For example, using the Windows PowerShell:</w:t>
        </w:r>
      </w:ins>
    </w:p>
    <w:p w14:paraId="70D4CBFF" w14:textId="65E6B69A" w:rsidR="00766B34" w:rsidRPr="00047DA9" w:rsidRDefault="00766B34">
      <w:pPr>
        <w:ind w:left="720" w:firstLine="720"/>
        <w:rPr>
          <w:ins w:id="368" w:author="Pannetier, Theo" w:date="2024-08-07T16:44:00Z" w16du:dateUtc="2024-08-07T15:44:00Z"/>
        </w:rPr>
        <w:pPrChange w:id="369" w:author="Pannetier, Theo" w:date="2024-08-07T16:46:00Z" w16du:dateUtc="2024-08-07T15:46:00Z">
          <w:pPr>
            <w:ind w:left="720"/>
          </w:pPr>
        </w:pPrChange>
      </w:pPr>
      <w:ins w:id="370" w:author="Pannetier, Theo" w:date="2024-08-07T16:43:00Z" w16du:dateUtc="2024-08-07T15:43:00Z">
        <w:r w:rsidRPr="00047DA9">
          <w:t>c:\Programs\RangeShifter_v2.</w:t>
        </w:r>
      </w:ins>
      <w:ins w:id="371" w:author="Pannetier, Theo" w:date="2024-08-07T16:44:00Z" w16du:dateUtc="2024-08-07T15:44:00Z">
        <w:r w:rsidRPr="00047DA9">
          <w:t>1</w:t>
        </w:r>
      </w:ins>
      <w:ins w:id="372" w:author="Pannetier, Theo" w:date="2024-08-07T16:43:00Z" w16du:dateUtc="2024-08-07T15:43:00Z">
        <w:r w:rsidRPr="00047DA9">
          <w:t>.</w:t>
        </w:r>
      </w:ins>
      <w:ins w:id="373" w:author="Pannetier, Theo" w:date="2024-08-07T16:44:00Z" w16du:dateUtc="2024-08-07T15:44:00Z">
        <w:r w:rsidRPr="00047DA9">
          <w:t>0</w:t>
        </w:r>
      </w:ins>
      <w:ins w:id="374" w:author="Pannetier, Theo" w:date="2024-08-07T16:43:00Z" w16du:dateUtc="2024-08-07T15:43:00Z">
        <w:r w:rsidRPr="00047DA9">
          <w:t>   c:\Projects\Connectivity\</w:t>
        </w:r>
      </w:ins>
    </w:p>
    <w:p w14:paraId="52B82AD9" w14:textId="56778E03" w:rsidR="00766B34" w:rsidRPr="00047DA9" w:rsidRDefault="00766B34" w:rsidP="00766B34">
      <w:pPr>
        <w:ind w:left="720"/>
        <w:rPr>
          <w:ins w:id="375" w:author="Pannetier, Theo" w:date="2024-08-07T16:44:00Z" w16du:dateUtc="2024-08-07T15:44:00Z"/>
        </w:rPr>
      </w:pPr>
      <w:proofErr w:type="gramStart"/>
      <w:ins w:id="376" w:author="Pannetier, Theo" w:date="2024-08-07T16:44:00Z" w16du:dateUtc="2024-08-07T15:44:00Z">
        <w:r w:rsidRPr="00047DA9">
          <w:t>or,</w:t>
        </w:r>
        <w:proofErr w:type="gramEnd"/>
        <w:r w:rsidRPr="00047DA9">
          <w:t xml:space="preserve"> using a Unix-like shell:</w:t>
        </w:r>
      </w:ins>
    </w:p>
    <w:p w14:paraId="1A67D9A6" w14:textId="20B2CD28" w:rsidR="00766B34" w:rsidRPr="00047DA9" w:rsidRDefault="00766B34">
      <w:pPr>
        <w:ind w:left="720" w:firstLine="720"/>
        <w:rPr>
          <w:ins w:id="377" w:author="Pannetier, Theo" w:date="2024-08-07T16:45:00Z" w16du:dateUtc="2024-08-07T15:45:00Z"/>
        </w:rPr>
        <w:pPrChange w:id="378" w:author="Pannetier, Theo" w:date="2024-08-07T16:46:00Z" w16du:dateUtc="2024-08-07T15:46:00Z">
          <w:pPr>
            <w:ind w:left="720"/>
          </w:pPr>
        </w:pPrChange>
      </w:pPr>
      <w:ins w:id="379" w:author="Pannetier, Theo" w:date="2024-08-07T16:44:00Z" w16du:dateUtc="2024-08-07T15:44:00Z">
        <w:r w:rsidRPr="00047DA9">
          <w:t>./Programs/RangeShifter_v2.1.0 ./</w:t>
        </w:r>
      </w:ins>
      <w:ins w:id="380" w:author="Pannetier, Theo" w:date="2024-08-07T16:45:00Z" w16du:dateUtc="2024-08-07T15:45:00Z">
        <w:r w:rsidRPr="00047DA9">
          <w:t>Projects/Connectivity/</w:t>
        </w:r>
      </w:ins>
    </w:p>
    <w:p w14:paraId="07928BBC" w14:textId="78A6C21A" w:rsidR="00766B34" w:rsidRPr="00047DA9" w:rsidRDefault="00766B34">
      <w:pPr>
        <w:ind w:left="720"/>
        <w:rPr>
          <w:ins w:id="381" w:author="Pannetier, Theo" w:date="2024-08-07T16:47:00Z" w16du:dateUtc="2024-08-07T15:47:00Z"/>
        </w:rPr>
        <w:pPrChange w:id="382" w:author="Pannetier, Theo" w:date="2024-08-07T16:47:00Z" w16du:dateUtc="2024-08-07T15:47:00Z">
          <w:pPr>
            <w:ind w:firstLine="720"/>
          </w:pPr>
        </w:pPrChange>
      </w:pPr>
      <w:ins w:id="383" w:author="Pannetier, Theo" w:date="2024-08-07T16:45:00Z" w16du:dateUtc="2024-08-07T15:45:00Z">
        <w:r w:rsidRPr="00047DA9">
          <w:t xml:space="preserve">Please note the final back-slash character, which must </w:t>
        </w:r>
      </w:ins>
      <w:ins w:id="384" w:author="Pannetier, Theo" w:date="2024-08-07T16:46:00Z" w16du:dateUtc="2024-08-07T15:46:00Z">
        <w:r w:rsidRPr="00047DA9">
          <w:t>be included.</w:t>
        </w:r>
      </w:ins>
      <w:ins w:id="385" w:author="Pannetier, Theo" w:date="2024-08-07T16:45:00Z" w16du:dateUtc="2024-08-07T15:45:00Z">
        <w:r w:rsidRPr="00047DA9">
          <w:t xml:space="preserve"> </w:t>
        </w:r>
      </w:ins>
      <w:ins w:id="386" w:author="Pannetier, Theo" w:date="2024-08-07T16:46:00Z" w16du:dateUtc="2024-08-07T15:46:00Z">
        <w:r w:rsidRPr="00047DA9">
          <w:t>Optionally, a second argument may be passe</w:t>
        </w:r>
      </w:ins>
      <w:ins w:id="387" w:author="Pannetier, Theo" w:date="2024-08-07T16:47:00Z" w16du:dateUtc="2024-08-07T15:47:00Z">
        <w:r w:rsidRPr="00047DA9">
          <w:t>d to indicate the name of the control file, if it differs from CONTROL.txt:</w:t>
        </w:r>
      </w:ins>
    </w:p>
    <w:p w14:paraId="116F96D7" w14:textId="2F4BF6B4" w:rsidR="00766B34" w:rsidRPr="00047DA9" w:rsidRDefault="00766B34" w:rsidP="00766B34">
      <w:pPr>
        <w:ind w:left="720"/>
        <w:rPr>
          <w:ins w:id="388" w:author="Pannetier, Theo" w:date="2024-08-07T16:43:00Z" w16du:dateUtc="2024-08-07T15:43:00Z"/>
        </w:rPr>
      </w:pPr>
      <w:ins w:id="389" w:author="Pannetier, Theo" w:date="2024-08-07T16:47:00Z" w16du:dateUtc="2024-08-07T15:47:00Z">
        <w:r w:rsidRPr="00047DA9">
          <w:tab/>
          <w:t>c:\Programs\RangeShifter_v2.0.1   c:\Projects\Connectivity\   Expt1_control.txt</w:t>
        </w:r>
      </w:ins>
    </w:p>
    <w:p w14:paraId="5761A051" w14:textId="4EB2B335" w:rsidR="0067520E" w:rsidRPr="00047DA9" w:rsidDel="00766B34" w:rsidRDefault="0067520E" w:rsidP="00B35389">
      <w:pPr>
        <w:pStyle w:val="Keepnext"/>
        <w:rPr>
          <w:del w:id="390" w:author="Pannetier, Theo" w:date="2024-08-07T16:47:00Z" w16du:dateUtc="2024-08-07T15:47:00Z"/>
        </w:rPr>
      </w:pPr>
      <w:del w:id="391" w:author="Pannetier, Theo" w:date="2024-08-07T16:47:00Z" w16du:dateUtc="2024-08-07T15:47:00Z">
        <w:r w:rsidRPr="00047DA9" w:rsidDel="00766B34">
          <w:delText>There are three possible ways to invoke the batch-only version:</w:delText>
        </w:r>
      </w:del>
    </w:p>
    <w:p w14:paraId="575029B4" w14:textId="550AFBA1" w:rsidR="0067520E" w:rsidRPr="00047DA9" w:rsidDel="00766B34" w:rsidRDefault="0067520E" w:rsidP="009E434A">
      <w:pPr>
        <w:pStyle w:val="Numbered"/>
        <w:numPr>
          <w:ilvl w:val="0"/>
          <w:numId w:val="52"/>
        </w:numPr>
        <w:rPr>
          <w:del w:id="392" w:author="Pannetier, Theo" w:date="2024-08-07T16:47:00Z" w16du:dateUtc="2024-08-07T15:47:00Z"/>
        </w:rPr>
      </w:pPr>
      <w:del w:id="393" w:author="Pannetier, Theo" w:date="2024-08-07T16:47:00Z" w16du:dateUtc="2024-08-07T15:47:00Z">
        <w:r w:rsidRPr="00047DA9" w:rsidDel="00766B34">
          <w:delText xml:space="preserve">Copy the batch executable file to the working directory you wish to use, and run the program from there. As with the GUI version, the working directory is required to have three sub-folders named </w:delText>
        </w:r>
        <w:r w:rsidRPr="00047DA9" w:rsidDel="00766B34">
          <w:rPr>
            <w:i/>
          </w:rPr>
          <w:delText>Inputs</w:delText>
        </w:r>
        <w:r w:rsidRPr="00047DA9" w:rsidDel="00766B34">
          <w:delText xml:space="preserve">, </w:delText>
        </w:r>
        <w:r w:rsidRPr="00047DA9" w:rsidDel="00766B34">
          <w:rPr>
            <w:i/>
          </w:rPr>
          <w:delText>Outputs</w:delText>
        </w:r>
        <w:r w:rsidRPr="00047DA9" w:rsidDel="00766B34">
          <w:delText xml:space="preserve"> and </w:delText>
        </w:r>
        <w:r w:rsidRPr="00047DA9" w:rsidDel="00766B34">
          <w:rPr>
            <w:i/>
          </w:rPr>
          <w:delText>Output_Maps</w:delText>
        </w:r>
        <w:r w:rsidRPr="00047DA9" w:rsidDel="00766B34">
          <w:delText xml:space="preserve">. The </w:delText>
        </w:r>
        <w:r w:rsidRPr="00047DA9" w:rsidDel="00766B34">
          <w:rPr>
            <w:i/>
          </w:rPr>
          <w:delText>Control File</w:delText>
        </w:r>
        <w:r w:rsidRPr="00047DA9" w:rsidDel="00766B34">
          <w:delText xml:space="preserve"> (in the </w:delText>
        </w:r>
        <w:r w:rsidRPr="00047DA9" w:rsidDel="00766B34">
          <w:rPr>
            <w:i/>
          </w:rPr>
          <w:delText>Inputs</w:delText>
        </w:r>
        <w:r w:rsidRPr="00047DA9" w:rsidDel="00766B34">
          <w:delText xml:space="preserve"> folder) </w:delText>
        </w:r>
        <w:r w:rsidRPr="00047DA9" w:rsidDel="00766B34">
          <w:rPr>
            <w:u w:val="single"/>
          </w:rPr>
          <w:delText>must</w:delText>
        </w:r>
        <w:r w:rsidRPr="00047DA9" w:rsidDel="00766B34">
          <w:delText xml:space="preserve"> take the name </w:delText>
        </w:r>
        <w:r w:rsidRPr="00047DA9" w:rsidDel="00766B34">
          <w:rPr>
            <w:i/>
          </w:rPr>
          <w:delText>CONTROL.txt</w:delText>
        </w:r>
        <w:r w:rsidRPr="00047DA9" w:rsidDel="00766B34">
          <w:delText>.</w:delText>
        </w:r>
      </w:del>
    </w:p>
    <w:p w14:paraId="395CB5E8" w14:textId="55395754" w:rsidR="0067520E" w:rsidRPr="00047DA9" w:rsidDel="00766B34" w:rsidRDefault="0067520E" w:rsidP="00787453">
      <w:pPr>
        <w:pStyle w:val="Numbered"/>
        <w:rPr>
          <w:del w:id="394" w:author="Pannetier, Theo" w:date="2024-08-07T16:47:00Z" w16du:dateUtc="2024-08-07T15:47:00Z"/>
        </w:rPr>
      </w:pPr>
      <w:del w:id="395" w:author="Pannetier, Theo" w:date="2024-08-07T16:47:00Z" w16du:dateUtc="2024-08-07T15:47:00Z">
        <w:r w:rsidRPr="00047DA9" w:rsidDel="00766B34">
          <w:delText xml:space="preserve">Run the batch executable file from a script (or command line), passing it as </w:delText>
        </w:r>
        <w:r w:rsidRPr="00047DA9" w:rsidDel="00766B34">
          <w:rPr>
            <w:u w:val="single"/>
          </w:rPr>
          <w:delText>a single argument</w:delText>
        </w:r>
        <w:r w:rsidRPr="00047DA9" w:rsidDel="00766B34">
          <w:delText xml:space="preserve"> the full path name (including final back-slash character) of the working directory you wish to use, which must not contain any embedded spaces. As above, the </w:delText>
        </w:r>
        <w:r w:rsidRPr="00047DA9" w:rsidDel="00766B34">
          <w:rPr>
            <w:i/>
          </w:rPr>
          <w:delText>Control File</w:delText>
        </w:r>
        <w:r w:rsidRPr="00047DA9" w:rsidDel="00766B34">
          <w:delText xml:space="preserve"> </w:delText>
        </w:r>
        <w:r w:rsidRPr="00047DA9" w:rsidDel="00766B34">
          <w:rPr>
            <w:u w:val="single"/>
          </w:rPr>
          <w:delText>must</w:delText>
        </w:r>
        <w:r w:rsidRPr="00047DA9" w:rsidDel="00766B34">
          <w:delText xml:space="preserve"> take the name </w:delText>
        </w:r>
        <w:r w:rsidRPr="00047DA9" w:rsidDel="00766B34">
          <w:rPr>
            <w:i/>
          </w:rPr>
          <w:delText>CONTROL.txt</w:delText>
        </w:r>
        <w:r w:rsidRPr="00047DA9" w:rsidDel="00766B34">
          <w:delText>. For example:</w:delText>
        </w:r>
      </w:del>
    </w:p>
    <w:p w14:paraId="34BB651E" w14:textId="6AF88E19" w:rsidR="0067520E" w:rsidRPr="00047DA9" w:rsidDel="00766B34" w:rsidRDefault="0067520E" w:rsidP="00C57BF9">
      <w:pPr>
        <w:ind w:left="720"/>
        <w:rPr>
          <w:del w:id="396" w:author="Pannetier, Theo" w:date="2024-08-07T16:47:00Z" w16du:dateUtc="2024-08-07T15:47:00Z"/>
        </w:rPr>
      </w:pPr>
      <w:del w:id="397" w:author="Pannetier, Theo" w:date="2024-08-07T16:47:00Z" w16du:dateUtc="2024-08-07T15:47:00Z">
        <w:r w:rsidRPr="00047DA9" w:rsidDel="00766B34">
          <w:delText>c:\Programs\RangeShifter_v2.0.1   c:\Projects\Connectivity\</w:delText>
        </w:r>
      </w:del>
    </w:p>
    <w:p w14:paraId="1422EF97" w14:textId="2095BC60" w:rsidR="0067520E" w:rsidRPr="00047DA9" w:rsidDel="00766B34" w:rsidRDefault="0067520E" w:rsidP="00787453">
      <w:pPr>
        <w:pStyle w:val="Numbered"/>
        <w:rPr>
          <w:del w:id="398" w:author="Pannetier, Theo" w:date="2024-08-07T16:47:00Z" w16du:dateUtc="2024-08-07T15:47:00Z"/>
        </w:rPr>
      </w:pPr>
      <w:del w:id="399" w:author="Pannetier, Theo" w:date="2024-08-07T16:47:00Z" w16du:dateUtc="2024-08-07T15:47:00Z">
        <w:r w:rsidRPr="00047DA9" w:rsidDel="00766B34">
          <w:delText xml:space="preserve">Run the batch executable file from a script (or command line), passing it </w:delText>
        </w:r>
        <w:r w:rsidRPr="00047DA9" w:rsidDel="00766B34">
          <w:rPr>
            <w:u w:val="single"/>
          </w:rPr>
          <w:delText>two arguments</w:delText>
        </w:r>
        <w:r w:rsidRPr="00047DA9" w:rsidDel="00766B34">
          <w:delText xml:space="preserve">, the first being the full path name of the working directory (as above) and the second being the name of the </w:delText>
        </w:r>
        <w:r w:rsidRPr="00047DA9" w:rsidDel="00766B34">
          <w:rPr>
            <w:i/>
          </w:rPr>
          <w:delText>Control File</w:delText>
        </w:r>
        <w:r w:rsidRPr="00047DA9" w:rsidDel="00766B34">
          <w:delText xml:space="preserve"> </w:delText>
        </w:r>
        <w:r w:rsidRPr="00047DA9" w:rsidDel="00766B34">
          <w:rPr>
            <w:u w:val="single"/>
          </w:rPr>
          <w:delText xml:space="preserve">within its </w:delText>
        </w:r>
        <w:r w:rsidRPr="00047DA9" w:rsidDel="00766B34">
          <w:rPr>
            <w:i/>
            <w:u w:val="single"/>
          </w:rPr>
          <w:delText>Inputs</w:delText>
        </w:r>
        <w:r w:rsidRPr="00047DA9" w:rsidDel="00766B34">
          <w:rPr>
            <w:u w:val="single"/>
          </w:rPr>
          <w:delText xml:space="preserve"> folder.</w:delText>
        </w:r>
        <w:r w:rsidRPr="00047DA9" w:rsidDel="00766B34">
          <w:delText xml:space="preserve"> </w:delText>
        </w:r>
        <w:r w:rsidRPr="00047DA9" w:rsidDel="00766B34">
          <w:rPr>
            <w:u w:val="single"/>
          </w:rPr>
          <w:delText xml:space="preserve">In this case, the </w:delText>
        </w:r>
        <w:r w:rsidRPr="00047DA9" w:rsidDel="00766B34">
          <w:rPr>
            <w:i/>
            <w:u w:val="single"/>
          </w:rPr>
          <w:delText>Control File</w:delText>
        </w:r>
        <w:r w:rsidRPr="00047DA9" w:rsidDel="00766B34">
          <w:rPr>
            <w:u w:val="single"/>
          </w:rPr>
          <w:delText xml:space="preserve"> may have any name, as long as it contains no embedded spaces.</w:delText>
        </w:r>
        <w:r w:rsidRPr="00047DA9" w:rsidDel="00766B34">
          <w:delText xml:space="preserve"> For example:</w:delText>
        </w:r>
      </w:del>
    </w:p>
    <w:p w14:paraId="1B4E3678" w14:textId="492C1465" w:rsidR="0067520E" w:rsidRPr="00047DA9" w:rsidDel="00766B34" w:rsidRDefault="0067520E" w:rsidP="00C57BF9">
      <w:pPr>
        <w:ind w:left="720"/>
        <w:rPr>
          <w:del w:id="400" w:author="Pannetier, Theo" w:date="2024-08-07T16:47:00Z" w16du:dateUtc="2024-08-07T15:47:00Z"/>
        </w:rPr>
      </w:pPr>
      <w:del w:id="401" w:author="Pannetier, Theo" w:date="2024-08-07T16:47:00Z" w16du:dateUtc="2024-08-07T15:47:00Z">
        <w:r w:rsidRPr="00047DA9" w:rsidDel="00766B34">
          <w:lastRenderedPageBreak/>
          <w:delText>c:\Programs\RangeShifter_v2.0.1   c:\Projects\Connectivity\   Expt1_control.txt</w:delText>
        </w:r>
      </w:del>
    </w:p>
    <w:p w14:paraId="228C5F6E" w14:textId="7254B2C9"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w:t>
      </w:r>
      <w:del w:id="402" w:author="Pannetier, Theo" w:date="2024-08-07T16:31:00Z" w16du:dateUtc="2024-08-07T15:31:00Z">
        <w:r w:rsidRPr="00047DA9" w:rsidDel="00026B6E">
          <w:delText xml:space="preserve">and optional genetic architecture file </w:delText>
        </w:r>
      </w:del>
      <w:r w:rsidRPr="00047DA9">
        <w:t xml:space="preserve">comprise </w:t>
      </w:r>
      <w:proofErr w:type="gramStart"/>
      <w:r w:rsidRPr="00047DA9">
        <w:t>a number of</w:t>
      </w:r>
      <w:proofErr w:type="gramEnd"/>
      <w:r w:rsidRPr="00047DA9">
        <w:t xml:space="preserve"> formatted fields (columns), they are best edited using Microsoft Excel or similar spreadsheet-editing software. </w:t>
      </w:r>
      <w:r w:rsidRPr="00047DA9">
        <w:rPr>
          <w:u w:val="single"/>
        </w:rPr>
        <w:t>All</w:t>
      </w:r>
      <w:r w:rsidRPr="00047DA9">
        <w:t xml:space="preserve"> the batch files </w:t>
      </w:r>
      <w:r w:rsidRPr="00047DA9">
        <w:rPr>
          <w:u w:val="single"/>
        </w:rPr>
        <w:t xml:space="preserve">must </w:t>
      </w:r>
      <w:proofErr w:type="gramStart"/>
      <w:r w:rsidRPr="00047DA9">
        <w:rPr>
          <w:u w:val="single"/>
        </w:rPr>
        <w:t>be</w:t>
      </w:r>
      <w:r w:rsidRPr="00047DA9">
        <w:t xml:space="preserve"> located in</w:t>
      </w:r>
      <w:proofErr w:type="gramEnd"/>
      <w:r w:rsidRPr="00047DA9">
        <w:t xml:space="preserve">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w:t>
      </w:r>
      <w:proofErr w:type="gramStart"/>
      <w:r w:rsidRPr="00047DA9">
        <w:t>file, and</w:t>
      </w:r>
      <w:proofErr w:type="gramEnd"/>
      <w:r w:rsidRPr="00047DA9">
        <w:t xml:space="preserve">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proofErr w:type="spellStart"/>
      <w:r w:rsidRPr="00047DA9">
        <w:rPr>
          <w:i/>
        </w:rPr>
        <w:t>ParameterFile</w:t>
      </w:r>
      <w:proofErr w:type="spellEnd"/>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403" w:name="_Toc180771669"/>
      <w:r w:rsidRPr="00047DA9">
        <w:t>Control file</w:t>
      </w:r>
      <w:bookmarkEnd w:id="403"/>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404" w:name="_Model_parameters"/>
      <w:bookmarkStart w:id="405" w:name="_Ref371685142"/>
      <w:bookmarkEnd w:id="404"/>
      <w:r w:rsidRPr="00047DA9">
        <w:t>Model parameters</w:t>
      </w:r>
      <w:bookmarkEnd w:id="405"/>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rsidRPr="00047DA9">
        <w:lastRenderedPageBreak/>
        <w:t xml:space="preserve">batch runs are required. However, there is no limit to the number of parameter combinations nor to the number of landscapes used. Note that the total number of simulations is the product of the number of </w:t>
      </w:r>
      <w:proofErr w:type="gramStart"/>
      <w:r w:rsidRPr="00047DA9">
        <w:t>parameter</w:t>
      </w:r>
      <w:proofErr w:type="gramEnd"/>
      <w:r w:rsidRPr="00047DA9">
        <w:t xml:space="preserve">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proofErr w:type="spellStart"/>
      <w:r w:rsidRPr="00047DA9">
        <w:rPr>
          <w:i/>
        </w:rPr>
        <w:t>StageStructFile</w:t>
      </w:r>
      <w:proofErr w:type="spellEnd"/>
      <w:r w:rsidRPr="00047DA9">
        <w:t xml:space="preserve"> filename must be set to NULL, and the </w:t>
      </w:r>
      <w:proofErr w:type="spellStart"/>
      <w:r w:rsidRPr="00047DA9">
        <w:rPr>
          <w:i/>
        </w:rPr>
        <w:t>GeneticsFile</w:t>
      </w:r>
      <w:proofErr w:type="spellEnd"/>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w:t>
      </w:r>
      <w:proofErr w:type="gramStart"/>
      <w:r w:rsidRPr="00047DA9">
        <w:t>RangeShifter, and</w:t>
      </w:r>
      <w:proofErr w:type="gramEnd"/>
      <w:r w:rsidRPr="00047DA9">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30BB2244" w14:textId="77777777" w:rsidR="00CF0A4F" w:rsidRPr="00047DA9" w:rsidRDefault="00CF0A4F" w:rsidP="00C57BF9">
            <w:pPr>
              <w:pStyle w:val="Table11"/>
            </w:pPr>
          </w:p>
          <w:p w14:paraId="25F00696" w14:textId="05BE6F99" w:rsidR="00CF0A4F" w:rsidRPr="00047DA9" w:rsidRDefault="00CF0A4F" w:rsidP="00C57BF9">
            <w:pPr>
              <w:pStyle w:val="Table11"/>
            </w:pPr>
            <w:ins w:id="406" w:author="Pannetier, Theo" w:date="2024-08-30T09:49:00Z" w16du:dateUtc="2024-08-30T08:49:00Z">
              <w:r w:rsidRPr="00047DA9">
                <w:t>(3.0)</w:t>
              </w:r>
            </w:ins>
            <w:ins w:id="407" w:author="Pannetier, Theo" w:date="2024-08-30T09:50:00Z" w16du:dateUtc="2024-08-30T08:50:00Z">
              <w:r w:rsidRPr="00047DA9">
                <w:t xml:space="preserve"> </w:t>
              </w:r>
            </w:ins>
            <w:ins w:id="408" w:author="Pannetier, Theo" w:date="2024-08-30T09:49:00Z" w16du:dateUtc="2024-08-30T08:49:00Z">
              <w:r w:rsidRPr="00047DA9">
                <w:t>TraitsFile</w:t>
              </w:r>
            </w:ins>
          </w:p>
          <w:p w14:paraId="42398D63" w14:textId="77777777" w:rsidR="00CF0A4F" w:rsidRPr="00047DA9" w:rsidRDefault="00CF0A4F" w:rsidP="00C57BF9">
            <w:pPr>
              <w:pStyle w:val="Table11"/>
            </w:pPr>
          </w:p>
        </w:tc>
        <w:tc>
          <w:tcPr>
            <w:tcW w:w="1152" w:type="dxa"/>
          </w:tcPr>
          <w:p w14:paraId="74981B02" w14:textId="43E2E358" w:rsidR="0067520E" w:rsidRPr="00047DA9" w:rsidRDefault="00CF0A4F" w:rsidP="00C57BF9">
            <w:pPr>
              <w:pStyle w:val="Table11"/>
              <w:rPr>
                <w:ins w:id="409" w:author="Pannetier, Theo" w:date="2024-08-30T09:50:00Z" w16du:dateUtc="2024-08-30T08:50:00Z"/>
              </w:rPr>
            </w:pPr>
            <w:del w:id="410" w:author="Pannetier, Theo" w:date="2024-08-30T09:50:00Z" w16du:dateUtc="2024-08-30T08:50:00Z">
              <w:r w:rsidRPr="00047DA9" w:rsidDel="00CF0A4F">
                <w:delText>Y</w:delText>
              </w:r>
              <w:r w:rsidR="0067520E" w:rsidRPr="00047DA9" w:rsidDel="00CF0A4F">
                <w:delText>es</w:delText>
              </w:r>
            </w:del>
            <w:ins w:id="411" w:author="Pannetier, Theo" w:date="2024-08-30T09:50:00Z" w16du:dateUtc="2024-08-30T08:50:00Z">
              <w:r w:rsidRPr="00047DA9">
                <w:t>optional</w:t>
              </w:r>
            </w:ins>
          </w:p>
          <w:p w14:paraId="283D1C84" w14:textId="77777777" w:rsidR="00CF0A4F" w:rsidRPr="00047DA9" w:rsidRDefault="00CF0A4F" w:rsidP="00C57BF9">
            <w:pPr>
              <w:pStyle w:val="Table11"/>
              <w:rPr>
                <w:ins w:id="412" w:author="Pannetier, Theo" w:date="2024-08-30T09:50:00Z" w16du:dateUtc="2024-08-30T08:50:00Z"/>
              </w:rPr>
            </w:pPr>
          </w:p>
          <w:p w14:paraId="5D0569D0" w14:textId="77777777" w:rsidR="00CF0A4F" w:rsidRPr="00047DA9" w:rsidRDefault="00CF0A4F" w:rsidP="00C57BF9">
            <w:pPr>
              <w:pStyle w:val="Table11"/>
              <w:rPr>
                <w:ins w:id="413" w:author="Pannetier, Theo" w:date="2024-08-30T09:50:00Z" w16du:dateUtc="2024-08-30T08:50:00Z"/>
              </w:rPr>
            </w:pPr>
          </w:p>
          <w:p w14:paraId="34F1F013" w14:textId="0853443D" w:rsidR="00CF0A4F" w:rsidRPr="00047DA9" w:rsidRDefault="00CF0A4F" w:rsidP="00C57BF9">
            <w:pPr>
              <w:pStyle w:val="Table11"/>
            </w:pPr>
            <w:ins w:id="414" w:author="Pannetier, Theo" w:date="2024-08-30T09:50:00Z" w16du:dateUtc="2024-08-30T08:50:00Z">
              <w:r w:rsidRPr="00047DA9">
                <w:t>optional</w:t>
              </w:r>
            </w:ins>
          </w:p>
        </w:tc>
        <w:tc>
          <w:tcPr>
            <w:tcW w:w="6480" w:type="dxa"/>
          </w:tcPr>
          <w:p w14:paraId="21CA8606" w14:textId="77777777" w:rsidR="00CF0A4F" w:rsidRPr="00047DA9" w:rsidRDefault="0067520E" w:rsidP="00C57BF9">
            <w:pPr>
              <w:pStyle w:val="Table11"/>
              <w:rPr>
                <w:ins w:id="415" w:author="Pannetier, Theo" w:date="2024-08-30T09:50:00Z" w16du:dateUtc="2024-08-30T08:50:00Z"/>
              </w:rPr>
            </w:pPr>
            <w:r w:rsidRPr="00047DA9">
              <w:t xml:space="preserve">Must have matching simulation nos. to those in </w:t>
            </w:r>
            <w:r w:rsidRPr="00047DA9">
              <w:rPr>
                <w:i/>
              </w:rPr>
              <w:t>ParametersFile</w:t>
            </w:r>
            <w:r w:rsidRPr="00047DA9">
              <w:br/>
              <w:t xml:space="preserve">1 line per simulation; </w:t>
            </w:r>
            <w:del w:id="416" w:author="Pannetier, Theo" w:date="2024-06-08T12:14:00Z">
              <w:r w:rsidRPr="00047DA9" w:rsidDel="00425F33">
                <w:delText>may be NULL, but if there are heritable traits, default genome structure will be applied</w:delText>
              </w:r>
            </w:del>
            <w:ins w:id="417" w:author="Pannetier, Theo" w:date="2024-06-08T12:14:00Z">
              <w:r w:rsidR="00425F33" w:rsidRPr="00047DA9">
                <w:t xml:space="preserve">must be </w:t>
              </w:r>
            </w:ins>
            <w:ins w:id="418" w:author="Pannetier, Theo" w:date="2024-06-08T12:15:00Z">
              <w:r w:rsidR="00425F33" w:rsidRPr="00047DA9">
                <w:t>provided if any eligible trait is enabled, otherwise it must be NULL.</w:t>
              </w:r>
            </w:ins>
          </w:p>
          <w:p w14:paraId="70BCEE66" w14:textId="77777777" w:rsidR="00CF0A4F" w:rsidRPr="00047DA9" w:rsidRDefault="00CF0A4F" w:rsidP="00C57BF9">
            <w:pPr>
              <w:pStyle w:val="Table11"/>
              <w:rPr>
                <w:ins w:id="419" w:author="Pannetier, Theo" w:date="2024-08-30T09:50:00Z" w16du:dateUtc="2024-08-30T08:50:00Z"/>
              </w:rPr>
            </w:pPr>
          </w:p>
          <w:p w14:paraId="4093CBF7" w14:textId="4C9B8406" w:rsidR="00CF0A4F" w:rsidRPr="00047DA9" w:rsidRDefault="00CF0A4F" w:rsidP="00C57BF9">
            <w:pPr>
              <w:pStyle w:val="Table11"/>
            </w:pPr>
            <w:ins w:id="420" w:author="Pannetier, Theo" w:date="2024-08-30T09:50:00Z" w16du:dateUtc="2024-08-30T08:50:00Z">
              <w:r w:rsidRPr="00047DA9">
                <w:t>Must have matching simulation n</w:t>
              </w:r>
            </w:ins>
            <w:ins w:id="421" w:author="Pannetier, Theo" w:date="2024-08-30T09:51:00Z" w16du:dateUtc="2024-08-30T08:51:00Z">
              <w:r w:rsidRPr="00047DA9">
                <w:t xml:space="preserve">umbers to those in </w:t>
              </w:r>
              <w:r w:rsidRPr="00047DA9">
                <w:rPr>
                  <w:i/>
                  <w:iCs/>
                </w:rPr>
                <w:t>ParametersFile</w:t>
              </w:r>
              <w:r w:rsidRPr="00047DA9">
                <w:t>. 1 line per trait type per simulation.</w:t>
              </w:r>
            </w:ins>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422" w:name="_Toc180771670"/>
      <w:r w:rsidRPr="00047DA9">
        <w:t>Parameter files</w:t>
      </w:r>
      <w:bookmarkEnd w:id="422"/>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w:t>
      </w:r>
      <w:proofErr w:type="gramStart"/>
      <w:r w:rsidRPr="00047DA9">
        <w:t>a brief summary</w:t>
      </w:r>
      <w:proofErr w:type="gramEnd"/>
      <w:r w:rsidRPr="00047DA9">
        <w:t xml:space="preserve">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proofErr w:type="spellStart"/>
      <w:r w:rsidRPr="00047DA9">
        <w:rPr>
          <w:i/>
        </w:rPr>
        <w:t>LandType</w:t>
      </w:r>
      <w:proofErr w:type="spellEnd"/>
      <w:r w:rsidRPr="00047DA9">
        <w:t xml:space="preserve">, </w:t>
      </w:r>
      <w:proofErr w:type="spellStart"/>
      <w:r w:rsidRPr="00047DA9">
        <w:rPr>
          <w:i/>
        </w:rPr>
        <w:t>MaxHabitats</w:t>
      </w:r>
      <w:proofErr w:type="spellEnd"/>
      <w:r w:rsidRPr="00047DA9">
        <w:t>,</w:t>
      </w:r>
      <w:r w:rsidRPr="00047DA9">
        <w:rPr>
          <w:i/>
        </w:rPr>
        <w:t xml:space="preserve"> Transfer</w:t>
      </w:r>
      <w:r w:rsidRPr="00047DA9">
        <w:t xml:space="preserve">), and care must be taken to ensure that the correct file format is applied. If the wrong file type is specified, the </w:t>
      </w:r>
      <w:proofErr w:type="spellStart"/>
      <w:r w:rsidRPr="00047DA9">
        <w:rPr>
          <w:i/>
        </w:rPr>
        <w:t>BatchLog</w:t>
      </w:r>
      <w:proofErr w:type="spellEnd"/>
      <w:r w:rsidRPr="00047DA9">
        <w:t xml:space="preserve"> will report errors in the column headers.</w:t>
      </w:r>
    </w:p>
    <w:p w14:paraId="695DBE35" w14:textId="77777777" w:rsidR="0067520E" w:rsidRPr="00047DA9" w:rsidRDefault="0067520E" w:rsidP="00C57BF9">
      <w:r w:rsidRPr="00047DA9">
        <w:lastRenderedPageBreak/>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Failed to read to EOF’ (i.e. to end of file). Text applies to file names </w:t>
      </w:r>
      <w:proofErr w:type="gramStart"/>
      <w:r w:rsidRPr="00047DA9">
        <w:t>only, and</w:t>
      </w:r>
      <w:proofErr w:type="gramEnd"/>
      <w:r w:rsidRPr="00047DA9">
        <w:t xml:space="preserve"> must not contain any embedded spaces; if no file is required for a particular simulation, the entry in the column must be set to NULL.</w:t>
      </w:r>
    </w:p>
    <w:p w14:paraId="4C56E03A" w14:textId="77777777" w:rsidR="0067520E" w:rsidRPr="00047DA9" w:rsidRDefault="0067520E" w:rsidP="00C57BF9">
      <w:r w:rsidRPr="00047DA9">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rsidRPr="00047DA9">
        <w:t>particular convention</w:t>
      </w:r>
      <w:proofErr w:type="gramEnd"/>
      <w:r w:rsidRPr="00047DA9">
        <w:t>) and shaded in grey, whereas compulsory parameter entries have been highlighted in yellow.</w:t>
      </w:r>
    </w:p>
    <w:p w14:paraId="3BE4FD44" w14:textId="77777777" w:rsidR="0067520E" w:rsidRPr="00047DA9" w:rsidRDefault="0067520E" w:rsidP="00C57BF9">
      <w:pPr>
        <w:pStyle w:val="Heading4"/>
      </w:pPr>
      <w:proofErr w:type="spellStart"/>
      <w:r w:rsidRPr="00047DA9">
        <w:t>ParameterFile</w:t>
      </w:r>
      <w:proofErr w:type="spellEnd"/>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proofErr w:type="spellStart"/>
      <w:r w:rsidRPr="00047DA9">
        <w:rPr>
          <w:i/>
        </w:rPr>
        <w:t>Output_Maps</w:t>
      </w:r>
      <w:proofErr w:type="spellEnd"/>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proofErr w:type="spellStart"/>
      <w:r w:rsidRPr="00047DA9">
        <w:t>LandFile</w:t>
      </w:r>
      <w:proofErr w:type="spellEnd"/>
    </w:p>
    <w:p w14:paraId="0B3F9BD5" w14:textId="77D38F66" w:rsidR="0067520E" w:rsidRPr="00047DA9" w:rsidRDefault="0067520E" w:rsidP="00C57BF9">
      <w:r w:rsidRPr="00047DA9">
        <w:t xml:space="preserve">For </w:t>
      </w:r>
      <w:proofErr w:type="spellStart"/>
      <w:r w:rsidRPr="00047DA9">
        <w:rPr>
          <w:i/>
        </w:rPr>
        <w:t>LandType</w:t>
      </w:r>
      <w:proofErr w:type="spellEnd"/>
      <w:r w:rsidRPr="00047DA9">
        <w:t xml:space="preserve"> options 0 and 2 (imported raster landscapes – either real, or previously-generated artificial), the </w:t>
      </w:r>
      <w:proofErr w:type="spellStart"/>
      <w:r w:rsidRPr="00047DA9">
        <w:rPr>
          <w:i/>
        </w:rPr>
        <w:t>LandFile</w:t>
      </w:r>
      <w:proofErr w:type="spellEnd"/>
      <w:r w:rsidRPr="00047DA9">
        <w:t xml:space="preserve"> specifies one or more landscapes to be read by RangeShifter</w:t>
      </w:r>
      <w:r w:rsidRPr="00047DA9" w:rsidDel="002664C0">
        <w:t xml:space="preserve"> </w:t>
      </w:r>
      <w:r w:rsidRPr="00047DA9">
        <w:t xml:space="preserve">for each simulation specified in the </w:t>
      </w:r>
      <w:proofErr w:type="spellStart"/>
      <w:r w:rsidRPr="00047DA9">
        <w:rPr>
          <w:i/>
        </w:rPr>
        <w:t>ParameterFile</w:t>
      </w:r>
      <w:proofErr w:type="spellEnd"/>
      <w:r w:rsidRPr="00047DA9">
        <w:t xml:space="preserve">. A landscape comprises the compulsory </w:t>
      </w:r>
      <w:proofErr w:type="spellStart"/>
      <w:r w:rsidRPr="00047DA9">
        <w:rPr>
          <w:i/>
        </w:rPr>
        <w:t>LandscapeFile</w:t>
      </w:r>
      <w:proofErr w:type="spellEnd"/>
      <w:r w:rsidRPr="00047DA9">
        <w:t>, which holds either habitat codes (</w:t>
      </w:r>
      <w:proofErr w:type="spellStart"/>
      <w:r w:rsidRPr="00047DA9">
        <w:rPr>
          <w:i/>
        </w:rPr>
        <w:t>LandType</w:t>
      </w:r>
      <w:proofErr w:type="spellEnd"/>
      <w:r w:rsidRPr="00047DA9">
        <w:t xml:space="preserve"> = 0, integers, </w:t>
      </w:r>
      <w:r w:rsidRPr="00047DA9">
        <w:rPr>
          <w:u w:val="single"/>
        </w:rPr>
        <w:t>sequentially numbered from 1</w:t>
      </w:r>
      <w:r w:rsidRPr="00047DA9">
        <w:t>) or a landscape quality index (</w:t>
      </w:r>
      <w:proofErr w:type="spellStart"/>
      <w:r w:rsidRPr="00047DA9">
        <w:rPr>
          <w:i/>
        </w:rPr>
        <w:t>LandType</w:t>
      </w:r>
      <w:proofErr w:type="spellEnd"/>
      <w:r w:rsidRPr="00047DA9">
        <w:t xml:space="preserve"> = 2, decimal, from 0.0 to 100.0), and optionally a </w:t>
      </w:r>
      <w:proofErr w:type="spellStart"/>
      <w:r w:rsidRPr="00047DA9">
        <w:rPr>
          <w:i/>
        </w:rPr>
        <w:t>PatchFile</w:t>
      </w:r>
      <w:proofErr w:type="spellEnd"/>
      <w:r w:rsidRPr="00047DA9">
        <w:t xml:space="preserve"> identifying patches for a patched-based model</w:t>
      </w:r>
      <w:r w:rsidR="00037A8F" w:rsidRPr="00047DA9">
        <w:t xml:space="preserve">, a </w:t>
      </w:r>
      <w:proofErr w:type="spellStart"/>
      <w:r w:rsidR="00037A8F" w:rsidRPr="00047DA9">
        <w:rPr>
          <w:i/>
        </w:rPr>
        <w:t>DynLandFile</w:t>
      </w:r>
      <w:proofErr w:type="spellEnd"/>
      <w:r w:rsidR="00037A8F" w:rsidRPr="00047DA9">
        <w:t xml:space="preserve"> for dynamic landscapes</w:t>
      </w:r>
      <w:r w:rsidRPr="00047DA9">
        <w:t xml:space="preserve"> and/or </w:t>
      </w:r>
      <w:r w:rsidR="00037A8F" w:rsidRPr="00047DA9">
        <w:t>a</w:t>
      </w:r>
      <w:r w:rsidRPr="00047DA9">
        <w:t xml:space="preserve"> </w:t>
      </w:r>
      <w:proofErr w:type="spellStart"/>
      <w:r w:rsidRPr="00047DA9">
        <w:rPr>
          <w:i/>
        </w:rPr>
        <w:t>SpDistFile</w:t>
      </w:r>
      <w:proofErr w:type="spellEnd"/>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proofErr w:type="spellStart"/>
      <w:r w:rsidRPr="00047DA9">
        <w:rPr>
          <w:i/>
        </w:rPr>
        <w:t>LandType</w:t>
      </w:r>
      <w:proofErr w:type="spellEnd"/>
      <w:r w:rsidRPr="00047DA9">
        <w:t xml:space="preserve"> option 9 (artificial landscapes), the </w:t>
      </w:r>
      <w:proofErr w:type="spellStart"/>
      <w:r w:rsidRPr="00047DA9">
        <w:rPr>
          <w:i/>
        </w:rPr>
        <w:t>LandFile</w:t>
      </w:r>
      <w:proofErr w:type="spellEnd"/>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rsidRPr="00047DA9">
        <w:t>zero, and</w:t>
      </w:r>
      <w:proofErr w:type="gramEnd"/>
      <w:r w:rsidRPr="00047DA9">
        <w:t xml:space="preserve"> is therefore not specified in the </w:t>
      </w:r>
      <w:proofErr w:type="spellStart"/>
      <w:r w:rsidRPr="00047DA9">
        <w:t>ParameterFile</w:t>
      </w:r>
      <w:proofErr w:type="spellEnd"/>
      <w:r w:rsidRPr="00047DA9">
        <w:t>.</w:t>
      </w:r>
    </w:p>
    <w:p w14:paraId="0A0892CB" w14:textId="77777777" w:rsidR="0067520E" w:rsidRPr="00047DA9" w:rsidRDefault="0067520E" w:rsidP="00C57BF9">
      <w:r w:rsidRPr="00047DA9">
        <w:t xml:space="preserve">For all </w:t>
      </w:r>
      <w:proofErr w:type="spellStart"/>
      <w:r w:rsidRPr="00047DA9">
        <w:rPr>
          <w:i/>
        </w:rPr>
        <w:t>LandType</w:t>
      </w:r>
      <w:proofErr w:type="spellEnd"/>
      <w:r w:rsidRPr="00047DA9">
        <w:t xml:space="preserve"> options, landscapes must be uniquely numbered in the </w:t>
      </w:r>
      <w:commentRangeStart w:id="423"/>
      <w:commentRangeStart w:id="424"/>
      <w:proofErr w:type="spellStart"/>
      <w:r w:rsidRPr="00047DA9">
        <w:rPr>
          <w:i/>
        </w:rPr>
        <w:t>LandNum</w:t>
      </w:r>
      <w:proofErr w:type="spellEnd"/>
      <w:r w:rsidRPr="00047DA9">
        <w:t xml:space="preserve"> </w:t>
      </w:r>
      <w:commentRangeEnd w:id="423"/>
      <w:r w:rsidR="00DF2DC1" w:rsidRPr="00047DA9">
        <w:rPr>
          <w:rStyle w:val="CommentReference"/>
          <w:rFonts w:eastAsiaTheme="minorHAnsi" w:cstheme="minorBidi"/>
        </w:rPr>
        <w:commentReference w:id="423"/>
      </w:r>
      <w:commentRangeEnd w:id="424"/>
      <w:r w:rsidR="00603062" w:rsidRPr="00047DA9">
        <w:rPr>
          <w:rStyle w:val="CommentReference"/>
          <w:rFonts w:eastAsiaTheme="minorHAnsi" w:cstheme="minorBidi"/>
        </w:rPr>
        <w:commentReference w:id="424"/>
      </w:r>
      <w:r w:rsidRPr="00047DA9">
        <w:t>column, which also is included in output file names.</w:t>
      </w:r>
    </w:p>
    <w:p w14:paraId="05F42ED8" w14:textId="77777777" w:rsidR="0067520E" w:rsidRPr="00047DA9" w:rsidRDefault="0067520E" w:rsidP="00C57BF9">
      <w:pPr>
        <w:pStyle w:val="Heading4"/>
      </w:pPr>
      <w:proofErr w:type="spellStart"/>
      <w:r w:rsidRPr="00047DA9">
        <w:t>StageStructFile</w:t>
      </w:r>
      <w:proofErr w:type="spellEnd"/>
    </w:p>
    <w:p w14:paraId="03B5D7AF" w14:textId="77777777" w:rsidR="0067520E" w:rsidRPr="00047DA9" w:rsidRDefault="0067520E" w:rsidP="00C57BF9">
      <w:r w:rsidRPr="00047DA9">
        <w:t xml:space="preserve">This file specifies additional parameters required for a stage-structured model. These include the compulsory </w:t>
      </w:r>
      <w:proofErr w:type="spellStart"/>
      <w:r w:rsidRPr="00047DA9">
        <w:rPr>
          <w:i/>
        </w:rPr>
        <w:t>TransMatrixFile</w:t>
      </w:r>
      <w:proofErr w:type="spellEnd"/>
      <w:r w:rsidRPr="00047DA9">
        <w:t xml:space="preserve">, and optional stage weights matrix files if there is stage-structured density-dependence in fecundity, development or survival. The structure of the </w:t>
      </w:r>
      <w:r w:rsidRPr="00047DA9">
        <w:lastRenderedPageBreak/>
        <w:t>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t>Dispersal files</w:t>
      </w:r>
    </w:p>
    <w:p w14:paraId="517D10EC" w14:textId="77777777" w:rsidR="0067520E" w:rsidRPr="00047DA9" w:rsidRDefault="0067520E" w:rsidP="00C57BF9">
      <w:r w:rsidRPr="00047DA9">
        <w:t xml:space="preserve">The </w:t>
      </w:r>
      <w:proofErr w:type="spellStart"/>
      <w:r w:rsidRPr="00047DA9">
        <w:rPr>
          <w:i/>
        </w:rPr>
        <w:t>EmigrationFile</w:t>
      </w:r>
      <w:proofErr w:type="spellEnd"/>
      <w:r w:rsidRPr="00047DA9">
        <w:t xml:space="preserve">, </w:t>
      </w:r>
      <w:proofErr w:type="spellStart"/>
      <w:r w:rsidRPr="00047DA9">
        <w:rPr>
          <w:i/>
        </w:rPr>
        <w:t>TransferFile</w:t>
      </w:r>
      <w:proofErr w:type="spellEnd"/>
      <w:r w:rsidRPr="00047DA9">
        <w:t xml:space="preserve"> and </w:t>
      </w:r>
      <w:proofErr w:type="spellStart"/>
      <w:r w:rsidRPr="00047DA9">
        <w:rPr>
          <w:i/>
        </w:rPr>
        <w:t>SettlementFile</w:t>
      </w:r>
      <w:proofErr w:type="spellEnd"/>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047DA9">
        <w:rPr>
          <w:i/>
        </w:rPr>
        <w:t>StageDep</w:t>
      </w:r>
      <w:proofErr w:type="spellEnd"/>
      <w:r w:rsidRPr="00047DA9">
        <w:t> = 1), but not sex-dependent (</w:t>
      </w:r>
      <w:proofErr w:type="spellStart"/>
      <w:r w:rsidRPr="00047DA9">
        <w:rPr>
          <w:i/>
        </w:rPr>
        <w:t>SexDep</w:t>
      </w:r>
      <w:proofErr w:type="spellEnd"/>
      <w:r w:rsidRPr="00047DA9">
        <w:t xml:space="preserve"> = 0), and the number of required lines in the </w:t>
      </w:r>
      <w:proofErr w:type="spellStart"/>
      <w:r w:rsidRPr="00047DA9">
        <w:rPr>
          <w:i/>
        </w:rPr>
        <w:t>EmigrationFile</w:t>
      </w:r>
      <w:proofErr w:type="spellEnd"/>
      <w:r w:rsidRPr="00047DA9">
        <w:t xml:space="preserve"> would equal the number of stages in the population. For the same population, the mean of the dispersal kernel may differ between the sexes, and the </w:t>
      </w:r>
      <w:proofErr w:type="spellStart"/>
      <w:r w:rsidRPr="00047DA9">
        <w:rPr>
          <w:i/>
        </w:rPr>
        <w:t>TransferFile</w:t>
      </w:r>
      <w:proofErr w:type="spellEnd"/>
      <w:r w:rsidRPr="00047DA9">
        <w:t xml:space="preserve"> would therefore have </w:t>
      </w:r>
      <w:proofErr w:type="spellStart"/>
      <w:r w:rsidRPr="00047DA9">
        <w:rPr>
          <w:i/>
        </w:rPr>
        <w:t>SexDep</w:t>
      </w:r>
      <w:proofErr w:type="spellEnd"/>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proofErr w:type="spellStart"/>
      <w:r w:rsidRPr="00047DA9">
        <w:rPr>
          <w:i/>
        </w:rPr>
        <w:t>StageDep</w:t>
      </w:r>
      <w:proofErr w:type="spellEnd"/>
      <w:r w:rsidRPr="00047DA9">
        <w:t xml:space="preserve"> and </w:t>
      </w:r>
      <w:proofErr w:type="spellStart"/>
      <w:r w:rsidRPr="00047DA9">
        <w:rPr>
          <w:i/>
        </w:rPr>
        <w:t>SexDep</w:t>
      </w:r>
      <w:proofErr w:type="spellEnd"/>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425" w:name="_Outputs"/>
      <w:bookmarkEnd w:id="425"/>
      <w:proofErr w:type="spellStart"/>
      <w:r w:rsidRPr="00047DA9">
        <w:t>GeneticsFile</w:t>
      </w:r>
      <w:proofErr w:type="spellEnd"/>
    </w:p>
    <w:p w14:paraId="6E141F84" w14:textId="3B61EAAD" w:rsidR="0067520E" w:rsidRPr="00047DA9" w:rsidRDefault="0067520E" w:rsidP="00C57BF9">
      <w:pPr>
        <w:rPr>
          <w:ins w:id="426" w:author="Pannetier, Theo" w:date="2024-08-30T09:52:00Z" w16du:dateUtc="2024-08-30T08:52:00Z"/>
        </w:rPr>
      </w:pPr>
      <w:r w:rsidRPr="00047DA9">
        <w:t xml:space="preserve">This file provides the genome-level genetics parameters to be used for the simulation. </w:t>
      </w:r>
    </w:p>
    <w:p w14:paraId="7E9BB70D" w14:textId="73D2FB64" w:rsidR="00CF0A4F" w:rsidRPr="00047DA9" w:rsidRDefault="00CF0A4F" w:rsidP="00C57BF9">
      <w:pPr>
        <w:rPr>
          <w:ins w:id="427" w:author="Pannetier, Theo" w:date="2024-08-30T09:52:00Z" w16du:dateUtc="2024-08-30T08:52:00Z"/>
          <w:i/>
          <w:iCs/>
        </w:rPr>
      </w:pPr>
      <w:proofErr w:type="spellStart"/>
      <w:ins w:id="428" w:author="Pannetier, Theo" w:date="2024-08-30T09:52:00Z" w16du:dateUtc="2024-08-30T08:52:00Z">
        <w:r w:rsidRPr="00047DA9">
          <w:rPr>
            <w:i/>
            <w:iCs/>
          </w:rPr>
          <w:t>TraitsFile</w:t>
        </w:r>
        <w:proofErr w:type="spellEnd"/>
      </w:ins>
    </w:p>
    <w:p w14:paraId="11A5062E" w14:textId="53E2001F" w:rsidR="00CF0A4F" w:rsidRPr="00047DA9" w:rsidRDefault="00CF0A4F" w:rsidP="00C57BF9">
      <w:ins w:id="429" w:author="Pannetier, Theo" w:date="2024-08-30T09:52:00Z" w16du:dateUtc="2024-08-30T08:52:00Z">
        <w:r w:rsidRPr="00047DA9">
          <w:t xml:space="preserve">This file specifies parameters specific to </w:t>
        </w:r>
      </w:ins>
      <w:ins w:id="430" w:author="Pannetier, Theo" w:date="2024-08-30T09:53:00Z" w16du:dateUtc="2024-08-30T08:53:00Z">
        <w:r w:rsidRPr="00047DA9">
          <w:t>gene-controlled traits: evolvable dispersal traits, genetic load, and neutral variation.</w:t>
        </w:r>
      </w:ins>
    </w:p>
    <w:p w14:paraId="1509F37B" w14:textId="77777777" w:rsidR="0067520E" w:rsidRPr="00047DA9" w:rsidRDefault="0067520E" w:rsidP="00C57BF9">
      <w:pPr>
        <w:pStyle w:val="Heading4"/>
      </w:pPr>
      <w:proofErr w:type="spellStart"/>
      <w:r w:rsidRPr="00047DA9">
        <w:t>InitialisationFile</w:t>
      </w:r>
      <w:proofErr w:type="spellEnd"/>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431" w:name="_Toc180771671"/>
      <w:r w:rsidRPr="00047DA9">
        <w:lastRenderedPageBreak/>
        <w:t>Outputs</w:t>
      </w:r>
      <w:bookmarkEnd w:id="431"/>
    </w:p>
    <w:p w14:paraId="06221D34" w14:textId="77777777" w:rsidR="0067520E" w:rsidRPr="00047DA9" w:rsidRDefault="0067520E" w:rsidP="00C57BF9">
      <w:pPr>
        <w:rPr>
          <w:szCs w:val="24"/>
        </w:rPr>
      </w:pPr>
      <w:r w:rsidRPr="00047DA9">
        <w:rPr>
          <w:szCs w:val="24"/>
        </w:rPr>
        <w:t xml:space="preserve">RangeShifter can produce eight different types of outputs, or nine for patch-based models. Each type of output can be produced at its own frequency, and the start of output of all except the </w:t>
      </w:r>
      <w:r w:rsidRPr="00047DA9">
        <w:rPr>
          <w:i/>
          <w:szCs w:val="24"/>
        </w:rPr>
        <w:t>Range</w:t>
      </w:r>
      <w:r w:rsidRPr="00047DA9">
        <w:rPr>
          <w:szCs w:val="24"/>
        </w:rPr>
        <w:t xml:space="preserve"> and </w:t>
      </w:r>
      <w:r w:rsidRPr="00047DA9">
        <w:rPr>
          <w:i/>
          <w:szCs w:val="24"/>
        </w:rPr>
        <w:t>Occupancy</w:t>
      </w:r>
      <w:r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number, </w:t>
      </w:r>
      <w:proofErr w:type="gramStart"/>
      <w:r w:rsidRPr="00047DA9">
        <w:rPr>
          <w:szCs w:val="24"/>
        </w:rPr>
        <w:t>and also</w:t>
      </w:r>
      <w:proofErr w:type="gramEnd"/>
      <w:r w:rsidRPr="00047DA9">
        <w:rPr>
          <w:szCs w:val="24"/>
        </w:rPr>
        <w:t xml:space="preserve"> indicate the number of the landscape to which the output refers.</w:t>
      </w:r>
    </w:p>
    <w:p w14:paraId="65C6F9F4" w14:textId="77777777" w:rsidR="0067520E" w:rsidRPr="00047DA9" w:rsidRDefault="0067520E" w:rsidP="009E434A">
      <w:pPr>
        <w:pStyle w:val="Heading3"/>
        <w:numPr>
          <w:ilvl w:val="2"/>
          <w:numId w:val="14"/>
        </w:numPr>
      </w:pPr>
      <w:bookmarkStart w:id="432" w:name="_Toc180771672"/>
      <w:r w:rsidRPr="00047DA9">
        <w:t>Parameters</w:t>
      </w:r>
      <w:bookmarkEnd w:id="432"/>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433" w:name="_Species_range"/>
      <w:bookmarkStart w:id="434" w:name="_Toc180771673"/>
      <w:bookmarkEnd w:id="433"/>
      <w:r w:rsidRPr="00047DA9">
        <w:t>R</w:t>
      </w:r>
      <w:r w:rsidR="0067520E" w:rsidRPr="00047DA9">
        <w:t>ange</w:t>
      </w:r>
      <w:bookmarkEnd w:id="434"/>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5F93E0E2" w14:textId="77777777" w:rsidR="0067520E" w:rsidRPr="00047DA9" w:rsidRDefault="0067520E" w:rsidP="00787453">
      <w:pPr>
        <w:pStyle w:val="Numbered"/>
      </w:pPr>
      <w:r w:rsidRPr="00047DA9">
        <w:t>Total number of individuals (</w:t>
      </w:r>
      <w:proofErr w:type="spellStart"/>
      <w:r w:rsidRPr="00047DA9">
        <w:rPr>
          <w:i/>
        </w:rPr>
        <w:t>NInds</w:t>
      </w:r>
      <w:proofErr w:type="spellEnd"/>
      <w:r w:rsidRPr="00047DA9">
        <w:t>)</w:t>
      </w:r>
    </w:p>
    <w:p w14:paraId="47271731" w14:textId="77777777" w:rsidR="0067520E" w:rsidRPr="00047DA9" w:rsidRDefault="0067520E" w:rsidP="00787453">
      <w:pPr>
        <w:pStyle w:val="Numbered"/>
      </w:pPr>
      <w:r w:rsidRPr="00047DA9">
        <w:t>Total number of individuals in each stage (</w:t>
      </w:r>
      <w:proofErr w:type="spellStart"/>
      <w:r w:rsidRPr="00047DA9">
        <w:rPr>
          <w:i/>
        </w:rPr>
        <w:t>NInd_stage</w:t>
      </w:r>
      <w:r w:rsidRPr="00047DA9">
        <w:t>X</w:t>
      </w:r>
      <w:proofErr w:type="spellEnd"/>
      <w:r w:rsidRPr="00047DA9">
        <w:t>); these columns will be present only in case of stage-structured models</w:t>
      </w:r>
    </w:p>
    <w:p w14:paraId="41B18B84" w14:textId="77777777" w:rsidR="0067520E" w:rsidRPr="00047DA9" w:rsidRDefault="0067520E" w:rsidP="00787453">
      <w:pPr>
        <w:pStyle w:val="Numbered"/>
      </w:pPr>
      <w:r w:rsidRPr="00047DA9">
        <w:t>Total number of juveniles born (</w:t>
      </w:r>
      <w:proofErr w:type="spellStart"/>
      <w:r w:rsidRPr="00047DA9">
        <w:rPr>
          <w:i/>
        </w:rPr>
        <w:t>NJuvs</w:t>
      </w:r>
      <w:proofErr w:type="spellEnd"/>
      <w:r w:rsidRPr="00047DA9">
        <w:t>); only in case of stage-structured models</w:t>
      </w:r>
    </w:p>
    <w:p w14:paraId="53422330" w14:textId="77777777" w:rsidR="0067520E" w:rsidRPr="00047DA9" w:rsidRDefault="0067520E" w:rsidP="00787453">
      <w:pPr>
        <w:pStyle w:val="Numbered"/>
      </w:pPr>
      <w:r w:rsidRPr="00047DA9">
        <w:t>Total number of cells (</w:t>
      </w:r>
      <w:proofErr w:type="spellStart"/>
      <w:r w:rsidRPr="00047DA9">
        <w:rPr>
          <w:i/>
        </w:rPr>
        <w:t>NOccupCells</w:t>
      </w:r>
      <w:proofErr w:type="spellEnd"/>
      <w:r w:rsidRPr="00047DA9">
        <w:t>) or total number of patches (</w:t>
      </w:r>
      <w:proofErr w:type="spellStart"/>
      <w:r w:rsidRPr="00047DA9">
        <w:rPr>
          <w:i/>
        </w:rPr>
        <w:t>NOccupPatches</w:t>
      </w:r>
      <w:proofErr w:type="spellEnd"/>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proofErr w:type="spellStart"/>
      <w:r w:rsidRPr="00047DA9">
        <w:rPr>
          <w:i/>
        </w:rPr>
        <w:t>OccupSuit</w:t>
      </w:r>
      <w:proofErr w:type="spellEnd"/>
      <w:r w:rsidRPr="00047DA9">
        <w:t>)</w:t>
      </w:r>
    </w:p>
    <w:p w14:paraId="3E3867C3" w14:textId="77777777" w:rsidR="0067520E" w:rsidRPr="00047DA9" w:rsidRDefault="0067520E" w:rsidP="00787453">
      <w:pPr>
        <w:pStyle w:val="Numbered"/>
      </w:pPr>
      <w:r w:rsidRPr="00047DA9">
        <w:t>Species’ range, in term of maximum and minimum coordinates (</w:t>
      </w:r>
      <w:proofErr w:type="spellStart"/>
      <w:r w:rsidRPr="00047DA9">
        <w:rPr>
          <w:i/>
        </w:rPr>
        <w:t>min_X</w:t>
      </w:r>
      <w:proofErr w:type="spellEnd"/>
      <w:r w:rsidRPr="00047DA9">
        <w:rPr>
          <w:i/>
        </w:rPr>
        <w:t xml:space="preserve">, </w:t>
      </w:r>
      <w:proofErr w:type="spellStart"/>
      <w:r w:rsidRPr="00047DA9">
        <w:rPr>
          <w:i/>
        </w:rPr>
        <w:t>max_X</w:t>
      </w:r>
      <w:proofErr w:type="spellEnd"/>
      <w:r w:rsidRPr="00047DA9">
        <w:rPr>
          <w:i/>
        </w:rPr>
        <w:t xml:space="preserve">, </w:t>
      </w:r>
      <w:proofErr w:type="spellStart"/>
      <w:r w:rsidRPr="00047DA9">
        <w:rPr>
          <w:i/>
        </w:rPr>
        <w:t>min_Y</w:t>
      </w:r>
      <w:proofErr w:type="spellEnd"/>
      <w:r w:rsidRPr="00047DA9">
        <w:rPr>
          <w:i/>
        </w:rPr>
        <w:t xml:space="preserve">, </w:t>
      </w:r>
      <w:proofErr w:type="spellStart"/>
      <w:r w:rsidRPr="00047DA9">
        <w:rPr>
          <w:i/>
        </w:rPr>
        <w:t>max_Y</w:t>
      </w:r>
      <w:proofErr w:type="spellEnd"/>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435" w:name="_Toc180771674"/>
      <w:r w:rsidRPr="00047DA9">
        <w:lastRenderedPageBreak/>
        <w:t>Occupancy</w:t>
      </w:r>
      <w:bookmarkEnd w:id="435"/>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proofErr w:type="spellStart"/>
      <w:r w:rsidR="0067520E" w:rsidRPr="00047DA9">
        <w:rPr>
          <w:i/>
        </w:rPr>
        <w:t>PatchID</w:t>
      </w:r>
      <w:proofErr w:type="spellEnd"/>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 xml:space="preserve">s been occupied </w:t>
      </w:r>
      <w:proofErr w:type="gramStart"/>
      <w:r w:rsidR="00111155" w:rsidRPr="00047DA9">
        <w:t>in a given year</w:t>
      </w:r>
      <w:proofErr w:type="gramEnd"/>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proofErr w:type="spellStart"/>
      <w:r w:rsidRPr="00047DA9">
        <w:rPr>
          <w:i/>
        </w:rPr>
        <w:t>Mean_OccupSuit</w:t>
      </w:r>
      <w:proofErr w:type="spellEnd"/>
      <w:r w:rsidRPr="00047DA9">
        <w:t>) and its standard error (</w:t>
      </w:r>
      <w:proofErr w:type="spellStart"/>
      <w:r w:rsidRPr="00047DA9">
        <w:rPr>
          <w:i/>
        </w:rPr>
        <w:t>Std_error</w:t>
      </w:r>
      <w:proofErr w:type="spellEnd"/>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9"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436" w:name="_Toc180771675"/>
      <w:r w:rsidRPr="00047DA9">
        <w:t>Populations</w:t>
      </w:r>
      <w:bookmarkEnd w:id="436"/>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proofErr w:type="spellStart"/>
      <w:r w:rsidRPr="00047DA9">
        <w:rPr>
          <w:i/>
        </w:rPr>
        <w:t>PatchID</w:t>
      </w:r>
      <w:proofErr w:type="spellEnd"/>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proofErr w:type="spellStart"/>
      <w:r w:rsidRPr="00047DA9">
        <w:rPr>
          <w:i/>
        </w:rPr>
        <w:t>NInd</w:t>
      </w:r>
      <w:proofErr w:type="spellEnd"/>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proofErr w:type="spellStart"/>
      <w:r w:rsidRPr="00047DA9">
        <w:rPr>
          <w:i/>
        </w:rPr>
        <w:t>NInd</w:t>
      </w:r>
      <w:r w:rsidRPr="00047DA9">
        <w:t>_</w:t>
      </w:r>
      <w:r w:rsidRPr="00047DA9">
        <w:rPr>
          <w:i/>
        </w:rPr>
        <w:t>stage</w:t>
      </w:r>
      <w:r w:rsidRPr="00047DA9">
        <w:t>X</w:t>
      </w:r>
      <w:proofErr w:type="spellEnd"/>
      <w:r w:rsidRPr="00047DA9">
        <w:t>). If the reproduction is sexual, these columns will be replaced by the number of females (</w:t>
      </w:r>
      <w:proofErr w:type="spellStart"/>
      <w:r w:rsidRPr="00047DA9">
        <w:rPr>
          <w:i/>
        </w:rPr>
        <w:t>Nfemales</w:t>
      </w:r>
      <w:r w:rsidRPr="00047DA9">
        <w:t>_</w:t>
      </w:r>
      <w:r w:rsidRPr="00047DA9">
        <w:rPr>
          <w:i/>
        </w:rPr>
        <w:t>stage</w:t>
      </w:r>
      <w:r w:rsidRPr="00047DA9">
        <w:t>X</w:t>
      </w:r>
      <w:proofErr w:type="spellEnd"/>
      <w:r w:rsidRPr="00047DA9">
        <w:t>) and of males (</w:t>
      </w:r>
      <w:proofErr w:type="spellStart"/>
      <w:r w:rsidRPr="00047DA9">
        <w:rPr>
          <w:i/>
        </w:rPr>
        <w:t>Nmales</w:t>
      </w:r>
      <w:r w:rsidRPr="00047DA9">
        <w:t>_</w:t>
      </w:r>
      <w:r w:rsidRPr="00047DA9">
        <w:rPr>
          <w:i/>
        </w:rPr>
        <w:t>stage</w:t>
      </w:r>
      <w:r w:rsidRPr="00047DA9">
        <w:t>X</w:t>
      </w:r>
      <w:proofErr w:type="spellEnd"/>
      <w:r w:rsidRPr="00047DA9">
        <w:t>) in each stage. In the case of sexual model without stage structure, two columns will indicate the number of females (</w:t>
      </w:r>
      <w:proofErr w:type="spellStart"/>
      <w:r w:rsidRPr="00047DA9">
        <w:rPr>
          <w:i/>
        </w:rPr>
        <w:t>Nfemales</w:t>
      </w:r>
      <w:proofErr w:type="spellEnd"/>
      <w:r w:rsidRPr="00047DA9">
        <w:t>) and of males (</w:t>
      </w:r>
      <w:proofErr w:type="spellStart"/>
      <w:r w:rsidRPr="00047DA9">
        <w:rPr>
          <w:i/>
        </w:rPr>
        <w:t>Nmales</w:t>
      </w:r>
      <w:proofErr w:type="spellEnd"/>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proofErr w:type="spellStart"/>
      <w:r w:rsidRPr="00047DA9">
        <w:rPr>
          <w:i/>
        </w:rPr>
        <w:t>NJuvs</w:t>
      </w:r>
      <w:proofErr w:type="spellEnd"/>
      <w:r w:rsidRPr="00047DA9">
        <w:t>). If the reproduction is sexual, these columns will be replaced by the number of females juveniles (</w:t>
      </w:r>
      <w:proofErr w:type="spellStart"/>
      <w:r w:rsidRPr="00047DA9">
        <w:rPr>
          <w:i/>
        </w:rPr>
        <w:t>NJuvFemales</w:t>
      </w:r>
      <w:proofErr w:type="spellEnd"/>
      <w:r w:rsidRPr="00047DA9">
        <w:t>) and males (</w:t>
      </w:r>
      <w:proofErr w:type="spellStart"/>
      <w:r w:rsidRPr="00047DA9">
        <w:rPr>
          <w:i/>
        </w:rPr>
        <w:t>NJuvMales</w:t>
      </w:r>
      <w:proofErr w:type="spellEnd"/>
      <w:r w:rsidRPr="00047DA9">
        <w:t>).</w:t>
      </w:r>
    </w:p>
    <w:p w14:paraId="7A9F41B6" w14:textId="77777777" w:rsidR="0067520E" w:rsidRPr="00047DA9" w:rsidRDefault="0067520E" w:rsidP="009E434A">
      <w:pPr>
        <w:pStyle w:val="Heading3"/>
        <w:numPr>
          <w:ilvl w:val="2"/>
          <w:numId w:val="14"/>
        </w:numPr>
      </w:pPr>
      <w:bookmarkStart w:id="437" w:name="_Individuals"/>
      <w:bookmarkStart w:id="438" w:name="_Toc180771676"/>
      <w:bookmarkEnd w:id="437"/>
      <w:r w:rsidRPr="00047DA9">
        <w:lastRenderedPageBreak/>
        <w:t>Individuals</w:t>
      </w:r>
      <w:bookmarkEnd w:id="438"/>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w:t>
      </w:r>
      <w:proofErr w:type="gramStart"/>
      <w:r w:rsidRPr="00047DA9">
        <w:t>each individual</w:t>
      </w:r>
      <w:proofErr w:type="gramEnd"/>
      <w:r w:rsidRPr="00047DA9">
        <w:t xml:space="preserve">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w:t>
      </w:r>
      <w:proofErr w:type="gramStart"/>
      <w:r w:rsidRPr="00047DA9">
        <w:t>each individual</w:t>
      </w:r>
      <w:proofErr w:type="gramEnd"/>
      <w:r w:rsidRPr="00047DA9">
        <w:t xml:space="preserve">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proofErr w:type="spellStart"/>
      <w:r w:rsidRPr="00047DA9">
        <w:rPr>
          <w:i/>
        </w:rPr>
        <w:t>IndID</w:t>
      </w:r>
      <w:proofErr w:type="spellEnd"/>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proofErr w:type="spellStart"/>
      <w:r w:rsidRPr="00047DA9">
        <w:rPr>
          <w:i/>
        </w:rPr>
        <w:t>Natal</w:t>
      </w:r>
      <w:r w:rsidRPr="00047DA9">
        <w:t>_</w:t>
      </w:r>
      <w:r w:rsidRPr="00047DA9">
        <w:rPr>
          <w:i/>
        </w:rPr>
        <w:t>X</w:t>
      </w:r>
      <w:proofErr w:type="spellEnd"/>
      <w:r w:rsidRPr="00047DA9">
        <w:t xml:space="preserve"> and </w:t>
      </w:r>
      <w:proofErr w:type="spellStart"/>
      <w:r w:rsidRPr="00047DA9">
        <w:rPr>
          <w:i/>
        </w:rPr>
        <w:t>Natal</w:t>
      </w:r>
      <w:r w:rsidRPr="00047DA9">
        <w:t>_</w:t>
      </w:r>
      <w:r w:rsidRPr="00047DA9">
        <w:rPr>
          <w:i/>
        </w:rPr>
        <w:t>Y</w:t>
      </w:r>
      <w:proofErr w:type="spellEnd"/>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proofErr w:type="spellStart"/>
      <w:r w:rsidRPr="00047DA9">
        <w:rPr>
          <w:i/>
        </w:rPr>
        <w:t>Natal</w:t>
      </w:r>
      <w:r w:rsidRPr="00047DA9">
        <w:t>_</w:t>
      </w:r>
      <w:r w:rsidRPr="00047DA9">
        <w:rPr>
          <w:i/>
        </w:rPr>
        <w:t>patch</w:t>
      </w:r>
      <w:proofErr w:type="spellEnd"/>
      <w:r w:rsidRPr="00047DA9">
        <w:rPr>
          <w:i/>
        </w:rPr>
        <w:t xml:space="preserve"> </w:t>
      </w:r>
      <w:r w:rsidRPr="00047DA9">
        <w:t xml:space="preserve">and </w:t>
      </w:r>
      <w:proofErr w:type="spellStart"/>
      <w:r w:rsidRPr="00047DA9">
        <w:rPr>
          <w:i/>
        </w:rPr>
        <w:t>PatchID</w:t>
      </w:r>
      <w:proofErr w:type="spellEnd"/>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Pr="00047DA9" w:rsidRDefault="0067520E" w:rsidP="00787453">
      <w:pPr>
        <w:pStyle w:val="Numbered"/>
      </w:pPr>
      <w:r w:rsidRPr="00047DA9">
        <w:rPr>
          <w:i/>
        </w:rPr>
        <w:t>Stage</w:t>
      </w:r>
      <w:r w:rsidRPr="00047DA9">
        <w:t>, in case of stage structure</w:t>
      </w:r>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proofErr w:type="gramStart"/>
      <w:r w:rsidRPr="00047DA9">
        <w:rPr>
          <w:rFonts w:cs="Times New Roman"/>
          <w:szCs w:val="24"/>
          <w:lang w:val="en-GB"/>
        </w:rPr>
        <w:t>);</w:t>
      </w:r>
      <w:proofErr w:type="gramEnd"/>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proofErr w:type="gramStart"/>
      <w:r w:rsidRPr="00047DA9">
        <w:rPr>
          <w:rFonts w:cs="Times New Roman"/>
          <w:szCs w:val="24"/>
          <w:lang w:val="en-GB"/>
        </w:rPr>
        <w:t>);</w:t>
      </w:r>
      <w:proofErr w:type="gramEnd"/>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proofErr w:type="spellStart"/>
      <w:r w:rsidRPr="00047DA9">
        <w:rPr>
          <w:rFonts w:cs="Times New Roman"/>
          <w:i/>
          <w:szCs w:val="24"/>
          <w:lang w:val="en-GB"/>
        </w:rPr>
        <w:t>mean_distI</w:t>
      </w:r>
      <w:proofErr w:type="spellEnd"/>
      <w:proofErr w:type="gramStart"/>
      <w:r w:rsidRPr="00047DA9">
        <w:rPr>
          <w:rFonts w:cs="Times New Roman"/>
          <w:szCs w:val="24"/>
          <w:lang w:val="en-GB"/>
        </w:rPr>
        <w:t>);</w:t>
      </w:r>
      <w:proofErr w:type="gramEnd"/>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proofErr w:type="spellStart"/>
      <w:r w:rsidRPr="00047DA9">
        <w:rPr>
          <w:rFonts w:cs="Times New Roman"/>
          <w:i/>
          <w:szCs w:val="24"/>
          <w:lang w:val="en-GB"/>
        </w:rPr>
        <w:t>mean_distII</w:t>
      </w:r>
      <w:proofErr w:type="spellEnd"/>
      <w:r w:rsidRPr="00047DA9">
        <w:rPr>
          <w:rFonts w:cs="Times New Roman"/>
          <w:szCs w:val="24"/>
          <w:lang w:val="en-GB"/>
        </w:rPr>
        <w:t>) and the probability that the individual will disperse according to the first kernel (</w:t>
      </w:r>
      <w:proofErr w:type="spellStart"/>
      <w:r w:rsidRPr="00047DA9">
        <w:rPr>
          <w:rFonts w:cs="Times New Roman"/>
          <w:i/>
          <w:szCs w:val="24"/>
          <w:lang w:val="en-GB"/>
        </w:rPr>
        <w:t>PfirstKernel</w:t>
      </w:r>
      <w:proofErr w:type="spellEnd"/>
      <w:proofErr w:type="gramStart"/>
      <w:r w:rsidRPr="00047DA9">
        <w:rPr>
          <w:rFonts w:cs="Times New Roman"/>
          <w:szCs w:val="24"/>
          <w:lang w:val="en-GB"/>
        </w:rPr>
        <w:t>);</w:t>
      </w:r>
      <w:proofErr w:type="gramEnd"/>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proofErr w:type="spellStart"/>
      <w:r w:rsidRPr="00047DA9">
        <w:rPr>
          <w:i/>
        </w:rPr>
        <w:t>StepLength</w:t>
      </w:r>
      <w:proofErr w:type="spellEnd"/>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proofErr w:type="spellStart"/>
      <w:r w:rsidRPr="00047DA9">
        <w:rPr>
          <w:i/>
        </w:rPr>
        <w:t>alphaS</w:t>
      </w:r>
      <w:proofErr w:type="spellEnd"/>
      <w:r w:rsidRPr="00047DA9">
        <w:t xml:space="preserve"> and </w:t>
      </w:r>
      <w:proofErr w:type="spellStart"/>
      <w:r w:rsidRPr="00047DA9">
        <w:rPr>
          <w:i/>
        </w:rPr>
        <w:t>betaS</w:t>
      </w:r>
      <w:proofErr w:type="spellEnd"/>
      <w:r w:rsidRPr="00047DA9">
        <w:t>)</w:t>
      </w:r>
    </w:p>
    <w:p w14:paraId="4DAE1D4A" w14:textId="7757233E" w:rsidR="0067520E" w:rsidRPr="00047DA9" w:rsidRDefault="0067520E" w:rsidP="00787453">
      <w:pPr>
        <w:pStyle w:val="Numbered"/>
      </w:pPr>
      <w:r w:rsidRPr="00047DA9">
        <w:t xml:space="preserve">Distance moved in meters (linear distance from the centre of the starting cell to the centre of the arrival cell - </w:t>
      </w:r>
      <w:proofErr w:type="spellStart"/>
      <w:r w:rsidRPr="00047DA9">
        <w:rPr>
          <w:i/>
        </w:rPr>
        <w:t>DistMoved</w:t>
      </w:r>
      <w:proofErr w:type="spellEnd"/>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proofErr w:type="spellStart"/>
      <w:r w:rsidRPr="00047DA9">
        <w:rPr>
          <w:i/>
        </w:rPr>
        <w:t>Nsteps</w:t>
      </w:r>
      <w:proofErr w:type="spellEnd"/>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439" w:name="Table2"/>
      <w:r w:rsidRPr="00047DA9">
        <w:rPr>
          <w:b/>
          <w:sz w:val="22"/>
        </w:rPr>
        <w:lastRenderedPageBreak/>
        <w:t>Table 2</w:t>
      </w:r>
      <w:bookmarkEnd w:id="439"/>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Exceeded maximum age</w:t>
            </w:r>
          </w:p>
        </w:tc>
      </w:tr>
    </w:tbl>
    <w:p w14:paraId="0ACFE9F0" w14:textId="2CF3F1F0" w:rsidR="0067520E" w:rsidRPr="00047DA9" w:rsidRDefault="0067520E" w:rsidP="009E434A">
      <w:pPr>
        <w:pStyle w:val="Heading3"/>
        <w:numPr>
          <w:ilvl w:val="2"/>
          <w:numId w:val="14"/>
        </w:numPr>
      </w:pPr>
      <w:bookmarkStart w:id="440" w:name="_Toc180771677"/>
      <w:r w:rsidRPr="00047DA9">
        <w:t>Genetics</w:t>
      </w:r>
      <w:r w:rsidR="0006022B" w:rsidRPr="00047DA9">
        <w:t xml:space="preserve"> </w:t>
      </w:r>
      <w:ins w:id="441" w:author="Pannetier, Theo" w:date="2024-06-05T08:38:00Z">
        <w:r w:rsidR="0006022B" w:rsidRPr="00047DA9">
          <w:t>(in 2.0)</w:t>
        </w:r>
      </w:ins>
      <w:bookmarkEnd w:id="440"/>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w:t>
      </w:r>
      <w:proofErr w:type="gramStart"/>
      <w:r w:rsidRPr="00047DA9">
        <w:rPr>
          <w:szCs w:val="24"/>
        </w:rPr>
        <w:t>each individual</w:t>
      </w:r>
      <w:proofErr w:type="gramEnd"/>
      <w:r w:rsidRPr="00047DA9">
        <w:rPr>
          <w:szCs w:val="24"/>
        </w:rPr>
        <w:t xml:space="preserve">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proofErr w:type="spellStart"/>
      <w:r w:rsidRPr="00047DA9">
        <w:rPr>
          <w:i/>
        </w:rPr>
        <w:t>IndID</w:t>
      </w:r>
      <w:proofErr w:type="spellEnd"/>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442" w:name="_Genetics_(in_3.0)"/>
      <w:bookmarkStart w:id="443" w:name="_Toc180771678"/>
      <w:bookmarkEnd w:id="442"/>
      <w:r w:rsidRPr="00047DA9">
        <w:lastRenderedPageBreak/>
        <w:t>Genetics (in 3.0)</w:t>
      </w:r>
      <w:bookmarkEnd w:id="443"/>
    </w:p>
    <w:p w14:paraId="566A7224" w14:textId="3B91B473" w:rsidR="009D1A33" w:rsidRPr="00047DA9" w:rsidRDefault="009D1A33" w:rsidP="009D1A33">
      <w:pPr>
        <w:pStyle w:val="Heading3"/>
        <w:numPr>
          <w:ilvl w:val="3"/>
          <w:numId w:val="14"/>
        </w:numPr>
      </w:pPr>
      <w:bookmarkStart w:id="444" w:name="_Toc180771679"/>
      <w:r w:rsidRPr="00047DA9">
        <w:t>Sampling</w:t>
      </w:r>
      <w:bookmarkEnd w:id="444"/>
    </w:p>
    <w:p w14:paraId="66FB40BC" w14:textId="31FE777A" w:rsidR="001539B1" w:rsidRPr="00047DA9" w:rsidRDefault="001539B1" w:rsidP="0006022B">
      <w:r w:rsidRPr="00047DA9">
        <w:t>The volume of genetic output grows quickly with the number of individuals in the simulation, and it is therefore crucial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047DA9">
        <w:rPr>
          <w:i/>
          <w:iCs/>
          <w:rPrChange w:id="445" w:author="Pannetier, Theo" w:date="2024-06-05T11:58:00Z">
            <w:rPr/>
          </w:rPrChange>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w:t>
      </w:r>
      <w:proofErr w:type="gramStart"/>
      <w:r w:rsidRPr="00047DA9">
        <w:t>a number of</w:t>
      </w:r>
      <w:proofErr w:type="gramEnd"/>
      <w:r w:rsidRPr="00047DA9">
        <w:t xml:space="preserve">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pPr>
        <w:pStyle w:val="Heading3"/>
        <w:numPr>
          <w:ilvl w:val="3"/>
          <w:numId w:val="14"/>
        </w:numPr>
        <w:pPrChange w:id="446" w:author="Pannetier, Theo" w:date="2024-06-05T08:38:00Z">
          <w:pPr/>
        </w:pPrChange>
      </w:pPr>
      <w:bookmarkStart w:id="447" w:name="_Toc180771680"/>
      <w:r w:rsidRPr="00047DA9">
        <w:t>Allele values</w:t>
      </w:r>
      <w:bookmarkEnd w:id="447"/>
    </w:p>
    <w:p w14:paraId="094B483D" w14:textId="2C56B62C" w:rsidR="001539B1" w:rsidRPr="00047DA9" w:rsidRDefault="009D1A33" w:rsidP="009D1A33">
      <w:r w:rsidRPr="00047DA9">
        <w:t xml:space="preserve">This output, if enabled, will write all alleles values of the sampled individuals for the selected trait(s) to </w:t>
      </w:r>
      <w:r w:rsidRPr="00047DA9">
        <w:rPr>
          <w:i/>
          <w:iCs/>
          <w:rPrChange w:id="448" w:author="Pannetier, Theo" w:date="2024-06-05T11:35:00Z">
            <w:rPr/>
          </w:rPrChange>
        </w:rPr>
        <w:t>Sim</w:t>
      </w:r>
      <w:r w:rsidRPr="00047DA9">
        <w:rPr>
          <w:i/>
          <w:iCs/>
        </w:rPr>
        <w:t>&lt;</w:t>
      </w:r>
      <w:proofErr w:type="spellStart"/>
      <w:r w:rsidRPr="00047DA9">
        <w:rPr>
          <w:i/>
          <w:iCs/>
        </w:rPr>
        <w:t>sim_nb</w:t>
      </w:r>
      <w:proofErr w:type="spellEnd"/>
      <w:r w:rsidRPr="00047DA9">
        <w:rPr>
          <w:i/>
          <w:iCs/>
        </w:rPr>
        <w:t>&gt;</w:t>
      </w:r>
      <w:r w:rsidRPr="00047DA9">
        <w:rPr>
          <w:i/>
          <w:iCs/>
          <w:rPrChange w:id="449" w:author="Pannetier, Theo" w:date="2024-06-05T11:35:00Z">
            <w:rPr/>
          </w:rPrChange>
        </w:rPr>
        <w:t>_Land</w:t>
      </w:r>
      <w:r w:rsidRPr="00047DA9">
        <w:rPr>
          <w:i/>
          <w:iCs/>
        </w:rPr>
        <w:t>&lt;</w:t>
      </w:r>
      <w:proofErr w:type="spellStart"/>
      <w:r w:rsidRPr="00047DA9">
        <w:rPr>
          <w:i/>
          <w:iCs/>
        </w:rPr>
        <w:t>landscape_nb</w:t>
      </w:r>
      <w:proofErr w:type="spellEnd"/>
      <w:r w:rsidRPr="00047DA9">
        <w:rPr>
          <w:i/>
          <w:iCs/>
        </w:rPr>
        <w:t>&gt;</w:t>
      </w:r>
      <w:r w:rsidRPr="00047DA9">
        <w:rPr>
          <w:i/>
          <w:iCs/>
          <w:rPrChange w:id="450" w:author="Pannetier, Theo" w:date="2024-06-05T11:35:00Z">
            <w:rPr/>
          </w:rPrChange>
        </w:rPr>
        <w:t>_Rep</w:t>
      </w:r>
      <w:r w:rsidRPr="00047DA9">
        <w:rPr>
          <w:i/>
          <w:iCs/>
        </w:rPr>
        <w:t>&lt;</w:t>
      </w:r>
      <w:proofErr w:type="spellStart"/>
      <w:r w:rsidRPr="00047DA9">
        <w:rPr>
          <w:i/>
          <w:iCs/>
        </w:rPr>
        <w:t>replicate_nb</w:t>
      </w:r>
      <w:proofErr w:type="spellEnd"/>
      <w:r w:rsidRPr="00047DA9">
        <w:rPr>
          <w:i/>
          <w:iCs/>
        </w:rPr>
        <w:t>&gt;</w:t>
      </w:r>
      <w:r w:rsidRPr="00047DA9">
        <w:rPr>
          <w:i/>
          <w:iCs/>
          <w:rPrChange w:id="451" w:author="Pannetier, Theo" w:date="2024-06-05T11:35:00Z">
            <w:rPr/>
          </w:rPrChange>
        </w:rPr>
        <w:t>_</w:t>
      </w:r>
      <w:proofErr w:type="spellStart"/>
      <w:r w:rsidRPr="00047DA9">
        <w:rPr>
          <w:i/>
          <w:iCs/>
          <w:rPrChange w:id="452" w:author="Pannetier, Theo" w:date="2024-06-05T11:35:00Z">
            <w:rPr/>
          </w:rPrChange>
        </w:rPr>
        <w:t>geneValues</w:t>
      </w:r>
      <w:proofErr w:type="spellEnd"/>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ins w:id="453" w:author="Pannetier, Theo" w:date="2024-08-20T16:35:00Z" w16du:dateUtc="2024-08-20T15:35:00Z"/>
          <w:lang w:val="en-GB"/>
        </w:rPr>
      </w:pPr>
      <w:r w:rsidRPr="00047DA9">
        <w:rPr>
          <w:lang w:val="en-GB"/>
        </w:rPr>
        <w:t>Value of the allele on the first chromosome</w:t>
      </w:r>
    </w:p>
    <w:p w14:paraId="06BF9715" w14:textId="3B4550B6" w:rsidR="00654EB7" w:rsidRPr="00047DA9" w:rsidRDefault="00654EB7" w:rsidP="001539B1">
      <w:pPr>
        <w:pStyle w:val="ListParagraph"/>
        <w:numPr>
          <w:ilvl w:val="0"/>
          <w:numId w:val="71"/>
        </w:numPr>
        <w:rPr>
          <w:lang w:val="en-GB"/>
        </w:rPr>
      </w:pPr>
      <w:ins w:id="454" w:author="Pannetier, Theo" w:date="2024-08-20T16:35:00Z" w16du:dateUtc="2024-08-20T15:35:00Z">
        <w:r w:rsidRPr="00047DA9">
          <w:rPr>
            <w:lang w:val="en-GB"/>
          </w:rPr>
          <w:t xml:space="preserve"> Dominance coe</w:t>
        </w:r>
      </w:ins>
      <w:ins w:id="455" w:author="Pannetier, Theo" w:date="2024-08-20T16:36:00Z" w16du:dateUtc="2024-08-20T15:36:00Z">
        <w:r w:rsidRPr="00047DA9">
          <w:rPr>
            <w:lang w:val="en-GB"/>
          </w:rPr>
          <w:t>fficient for the allele on the first chromosome (this will be 0 except for genetic fitness traits)</w:t>
        </w:r>
      </w:ins>
    </w:p>
    <w:p w14:paraId="11548C11" w14:textId="342CB098" w:rsidR="001539B1" w:rsidRPr="00047DA9" w:rsidRDefault="001539B1" w:rsidP="001539B1">
      <w:pPr>
        <w:pStyle w:val="ListParagraph"/>
        <w:numPr>
          <w:ilvl w:val="0"/>
          <w:numId w:val="71"/>
        </w:numPr>
        <w:rPr>
          <w:ins w:id="456" w:author="Pannetier, Theo" w:date="2024-08-20T16:36:00Z" w16du:dateUtc="2024-08-20T15:36:00Z"/>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ins w:id="457" w:author="Pannetier, Theo" w:date="2024-08-20T16:36:00Z" w16du:dateUtc="2024-08-20T15:36:00Z">
        <w:r w:rsidRPr="00047DA9">
          <w:rPr>
            <w:lang w:val="en-GB"/>
          </w:rPr>
          <w:t xml:space="preserve"> </w:t>
        </w:r>
      </w:ins>
      <w:r w:rsidR="006E3BD6" w:rsidRPr="00047DA9">
        <w:rPr>
          <w:lang w:val="en-GB"/>
        </w:rPr>
        <w:t>(If diploid) D</w:t>
      </w:r>
      <w:ins w:id="458" w:author="Pannetier, Theo" w:date="2024-08-20T16:36:00Z" w16du:dateUtc="2024-08-20T15:36:00Z">
        <w:r w:rsidR="00654EB7" w:rsidRPr="00047DA9">
          <w:rPr>
            <w:lang w:val="en-GB"/>
          </w:rPr>
          <w:t>ominance coefficient for the allele on the second chromosome</w:t>
        </w:r>
      </w:ins>
    </w:p>
    <w:p w14:paraId="3586C7D5" w14:textId="77777777" w:rsidR="001539B1" w:rsidRPr="00047DA9" w:rsidRDefault="001539B1">
      <w:pPr>
        <w:pPrChange w:id="459" w:author="Pannetier, Theo" w:date="2024-08-15T14:07:00Z" w16du:dateUtc="2024-08-15T13:07:00Z">
          <w:pPr>
            <w:pStyle w:val="Heading3"/>
            <w:numPr>
              <w:ilvl w:val="2"/>
              <w:numId w:val="14"/>
            </w:numPr>
          </w:pPr>
        </w:pPrChange>
      </w:pPr>
    </w:p>
    <w:p w14:paraId="38E77031" w14:textId="4F3CB503" w:rsidR="0006022B" w:rsidRPr="00047DA9" w:rsidRDefault="0006022B">
      <w:pPr>
        <w:pStyle w:val="Heading3"/>
        <w:numPr>
          <w:ilvl w:val="3"/>
          <w:numId w:val="14"/>
        </w:numPr>
        <w:pPrChange w:id="460" w:author="Pannetier, Theo" w:date="2024-06-05T08:39:00Z">
          <w:pPr/>
        </w:pPrChange>
      </w:pPr>
      <w:bookmarkStart w:id="461" w:name="_Toc180771681"/>
      <w:r w:rsidRPr="00047DA9">
        <w:t>Neutral genetics</w:t>
      </w:r>
      <w:bookmarkEnd w:id="461"/>
    </w:p>
    <w:p w14:paraId="1C5A1A49" w14:textId="77777777" w:rsidR="00D32894" w:rsidRPr="00047DA9" w:rsidRDefault="00D32894" w:rsidP="00D32894">
      <w:r w:rsidRPr="00047DA9">
        <w:t xml:space="preserve">The standard neutral genetics output,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neutralGenetics</w:t>
      </w:r>
      <w:proofErr w:type="spellEnd"/>
      <w:r w:rsidRPr="00047DA9">
        <w:t>,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t>Generation</w:t>
      </w:r>
    </w:p>
    <w:p w14:paraId="7BAF2E9C" w14:textId="77777777" w:rsidR="00D32894" w:rsidRPr="00047DA9" w:rsidRDefault="00D32894" w:rsidP="00D32894">
      <w:pPr>
        <w:pStyle w:val="ListParagraph"/>
        <w:numPr>
          <w:ilvl w:val="0"/>
          <w:numId w:val="72"/>
        </w:numPr>
        <w:rPr>
          <w:lang w:val="en-GB"/>
        </w:rPr>
      </w:pPr>
      <w:r w:rsidRPr="00047DA9">
        <w:rPr>
          <w:lang w:val="en-GB"/>
        </w:rPr>
        <w:lastRenderedPageBreak/>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047DA9" w:rsidRDefault="004764A5" w:rsidP="00D32894">
      <w:pPr>
        <w:pStyle w:val="ListParagraph"/>
        <w:numPr>
          <w:ilvl w:val="0"/>
          <w:numId w:val="72"/>
        </w:numPr>
        <w:rPr>
          <w:i/>
          <w:iCs/>
          <w:lang w:val="en-GB"/>
          <w:rPrChange w:id="462" w:author="Pannetier, Theo" w:date="2024-06-05T12:08:00Z">
            <w:rPr>
              <w:i/>
              <w:iCs/>
              <w:vertAlign w:val="subscript"/>
            </w:rPr>
          </w:rPrChange>
        </w:rPr>
      </w:pPr>
      <w:r w:rsidRPr="00047DA9">
        <w:rPr>
          <w:lang w:val="en-GB"/>
        </w:rPr>
        <w:t xml:space="preserve">Weir &amp; Cockerham’s </w:t>
      </w:r>
      <w:proofErr w:type="spellStart"/>
      <w:r w:rsidR="00D32894" w:rsidRPr="00047DA9">
        <w:rPr>
          <w:i/>
          <w:iCs/>
          <w:lang w:val="en-GB"/>
          <w:rPrChange w:id="463" w:author="Pannetier, Theo" w:date="2024-06-05T12:08:00Z">
            <w:rPr/>
          </w:rPrChange>
        </w:rPr>
        <w:t>F</w:t>
      </w:r>
      <w:r w:rsidR="00D32894" w:rsidRPr="00047DA9">
        <w:rPr>
          <w:i/>
          <w:iCs/>
          <w:vertAlign w:val="subscript"/>
          <w:lang w:val="en-GB"/>
          <w:rPrChange w:id="464" w:author="Pannetier, Theo" w:date="2024-06-05T12:08:00Z">
            <w:rPr/>
          </w:rPrChange>
        </w:rPr>
        <w:t>st</w:t>
      </w:r>
      <w:proofErr w:type="spellEnd"/>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proofErr w:type="spellStart"/>
      <w:r w:rsidRPr="00047DA9">
        <w:rPr>
          <w:i/>
          <w:iCs/>
          <w:lang w:val="en-GB"/>
        </w:rPr>
        <w:t>F</w:t>
      </w:r>
      <w:r w:rsidRPr="00047DA9">
        <w:rPr>
          <w:i/>
          <w:iCs/>
          <w:vertAlign w:val="subscript"/>
          <w:lang w:val="en-GB"/>
        </w:rPr>
        <w:t>st</w:t>
      </w:r>
      <w:proofErr w:type="spellEnd"/>
      <w:r w:rsidRPr="00047DA9">
        <w:rPr>
          <w:lang w:val="en-GB"/>
        </w:rPr>
        <w:t xml:space="preserve"> (if enabled)</w:t>
      </w:r>
    </w:p>
    <w:p w14:paraId="73851A83" w14:textId="6D9C4059" w:rsidR="00D32894" w:rsidRPr="00047DA9" w:rsidRDefault="00D32894" w:rsidP="00D32894">
      <w:pPr>
        <w:pStyle w:val="ListParagraph"/>
        <w:numPr>
          <w:ilvl w:val="0"/>
          <w:numId w:val="72"/>
        </w:numPr>
        <w:rPr>
          <w:lang w:val="en-GB"/>
        </w:rPr>
      </w:pPr>
      <w:r w:rsidRPr="00047DA9">
        <w:rPr>
          <w:lang w:val="en-GB"/>
        </w:rPr>
        <w:t>Global allelic diversity, calculated as the mean number of neutral alleles per locus</w:t>
      </w:r>
      <w:r w:rsidR="007D3BBD" w:rsidRPr="00047DA9">
        <w:rPr>
          <w:lang w:val="en-GB"/>
        </w:rPr>
        <w:t xml:space="preserve"> for the entire sample.</w:t>
      </w:r>
    </w:p>
    <w:p w14:paraId="5456FF90" w14:textId="5B42C6A4" w:rsidR="00D32894" w:rsidRPr="00047DA9" w:rsidRDefault="00D32894" w:rsidP="00D32894">
      <w:pPr>
        <w:pStyle w:val="ListParagraph"/>
        <w:numPr>
          <w:ilvl w:val="0"/>
          <w:numId w:val="72"/>
        </w:numPr>
        <w:rPr>
          <w:i/>
          <w:iCs/>
          <w:lang w:val="en-GB"/>
          <w:rPrChange w:id="465" w:author="Pannetier, Theo" w:date="2024-06-05T12:10:00Z">
            <w:rPr/>
          </w:rPrChange>
        </w:rPr>
      </w:pPr>
      <w:r w:rsidRPr="00047DA9">
        <w:rPr>
          <w:lang w:val="en-GB"/>
        </w:rPr>
        <w:t>Local allelic diversity, calculated as the mean number of neutral alleles per locus</w:t>
      </w:r>
      <w:r w:rsidR="007D3BBD" w:rsidRPr="00047DA9">
        <w:rPr>
          <w:lang w:val="en-GB"/>
        </w:rPr>
        <w:t xml:space="preserve"> for each sampled patch, then averaged over patches.</w:t>
      </w:r>
    </w:p>
    <w:p w14:paraId="2897076A" w14:textId="54AA507B" w:rsidR="00D32894" w:rsidRPr="00047DA9" w:rsidRDefault="00D32894" w:rsidP="00D32894">
      <w:pPr>
        <w:pStyle w:val="ListParagraph"/>
        <w:numPr>
          <w:ilvl w:val="0"/>
          <w:numId w:val="72"/>
        </w:numPr>
        <w:rPr>
          <w:i/>
          <w:iCs/>
          <w:lang w:val="en-GB"/>
          <w:rPrChange w:id="466" w:author="Pannetier, Theo" w:date="2024-06-05T12:11:00Z">
            <w:rPr/>
          </w:rPrChange>
        </w:rPr>
      </w:pPr>
      <w:r w:rsidRPr="00047DA9">
        <w:rPr>
          <w:lang w:val="en-GB"/>
        </w:rPr>
        <w:t>Number of globally fixed alle</w:t>
      </w:r>
      <w:r w:rsidR="007D3BBD" w:rsidRPr="00047DA9">
        <w:rPr>
          <w:lang w:val="en-GB"/>
        </w:rPr>
        <w:t>les.</w:t>
      </w:r>
    </w:p>
    <w:p w14:paraId="450427A7" w14:textId="0B4F83FB" w:rsidR="00D32894" w:rsidRPr="00047DA9" w:rsidRDefault="00D32894" w:rsidP="00D32894">
      <w:pPr>
        <w:pStyle w:val="ListParagraph"/>
        <w:numPr>
          <w:ilvl w:val="0"/>
          <w:numId w:val="72"/>
        </w:numPr>
        <w:rPr>
          <w:i/>
          <w:iCs/>
          <w:lang w:val="en-GB"/>
          <w:rPrChange w:id="467" w:author="Pannetier, Theo" w:date="2024-06-05T12:11:00Z">
            <w:rPr/>
          </w:rPrChange>
        </w:rPr>
      </w:pPr>
      <w:r w:rsidRPr="00047DA9">
        <w:rPr>
          <w:lang w:val="en-GB"/>
        </w:rPr>
        <w:t>Mean number of fixed alleles per patch</w:t>
      </w:r>
      <w:r w:rsidR="007D3BBD" w:rsidRPr="00047DA9">
        <w:rPr>
          <w:lang w:val="en-GB"/>
        </w:rPr>
        <w:t xml:space="preserve">. Note that this may differ from the number of globally fixed alleles, for example if one allele is fixed </w:t>
      </w:r>
      <w:proofErr w:type="gramStart"/>
      <w:r w:rsidR="007D3BBD" w:rsidRPr="00047DA9">
        <w:rPr>
          <w:lang w:val="en-GB"/>
        </w:rPr>
        <w:t>in a given</w:t>
      </w:r>
      <w:proofErr w:type="gramEnd"/>
      <w:r w:rsidR="007D3BBD" w:rsidRPr="00047DA9">
        <w:rPr>
          <w:lang w:val="en-GB"/>
        </w:rPr>
        <w:t xml:space="preserve"> 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Observed heterozygosity H</w:t>
      </w:r>
      <w:r w:rsidRPr="00047DA9">
        <w:rPr>
          <w:vertAlign w:val="subscript"/>
          <w:lang w:val="en-GB"/>
          <w:rPrChange w:id="468" w:author="Pannetier, Theo" w:date="2024-06-05T12:12:00Z">
            <w:rPr>
              <w:rFonts w:eastAsia="Times New Roman" w:cs="Times New Roman"/>
              <w:szCs w:val="20"/>
              <w:lang w:val="en-GB"/>
            </w:rPr>
          </w:rPrChange>
        </w:rPr>
        <w:t>o</w:t>
      </w:r>
      <w:r w:rsidRPr="00047DA9">
        <w:rPr>
          <w:lang w:val="en-GB"/>
        </w:rPr>
        <w:t>, calculated as the mean number of heterozygous loci per individual per locus</w:t>
      </w:r>
      <w:r w:rsidR="00586E62" w:rsidRPr="00047DA9">
        <w:rPr>
          <w:lang w:val="en-GB"/>
        </w:rPr>
        <w:t>.</w:t>
      </w:r>
    </w:p>
    <w:p w14:paraId="490269DA" w14:textId="0CAB7D4C" w:rsidR="006E3BD6" w:rsidRPr="00047DA9" w:rsidRDefault="00357717" w:rsidP="009E3267">
      <w:pPr>
        <w:spacing w:before="100" w:beforeAutospacing="1" w:after="100" w:afterAutospacing="1" w:line="240" w:lineRule="auto"/>
        <w:jc w:val="left"/>
        <w:rPr>
          <w:iCs/>
          <w:szCs w:val="24"/>
          <w:lang w:eastAsia="en-GB"/>
        </w:rPr>
      </w:pPr>
      <w:ins w:id="469" w:author="Pannetier, Theo" w:date="2024-08-15T16:03:00Z" w16du:dateUtc="2024-08-15T15:03:00Z">
        <w:r w:rsidRPr="00047DA9">
          <w:rPr>
            <w:iCs/>
            <w:szCs w:val="24"/>
            <w:lang w:eastAsia="en-GB"/>
          </w:rPr>
          <w:t>RangeShifter estimates s</w:t>
        </w:r>
      </w:ins>
      <w:del w:id="470" w:author="Pannetier, Theo" w:date="2024-08-15T16:03:00Z" w16du:dateUtc="2024-08-15T15:03:00Z">
        <w:r w:rsidR="00D14A5D" w:rsidRPr="00047DA9" w:rsidDel="00357717">
          <w:rPr>
            <w:iCs/>
            <w:szCs w:val="24"/>
            <w:lang w:eastAsia="en-GB"/>
          </w:rPr>
          <w:delText>S</w:delText>
        </w:r>
      </w:del>
      <w:r w:rsidR="00D14A5D" w:rsidRPr="00047DA9">
        <w:rPr>
          <w:iCs/>
          <w:szCs w:val="24"/>
          <w:lang w:eastAsia="en-GB"/>
        </w:rPr>
        <w:t xml:space="preserve">tandard </w:t>
      </w:r>
      <w:r w:rsidR="00671D22" w:rsidRPr="00047DA9">
        <w:rPr>
          <w:iCs/>
          <w:szCs w:val="24"/>
          <w:lang w:eastAsia="en-GB"/>
        </w:rPr>
        <w:t>F-statistics</w:t>
      </w:r>
      <w:ins w:id="471" w:author="Pannetier, Theo" w:date="2024-08-15T16:00:00Z" w16du:dateUtc="2024-08-15T15:00:00Z">
        <w:r w:rsidRPr="00047DA9">
          <w:rPr>
            <w:iCs/>
            <w:szCs w:val="24"/>
            <w:lang w:eastAsia="en-GB"/>
          </w:rPr>
          <w:t xml:space="preserve"> </w:t>
        </w:r>
      </w:ins>
      <w:del w:id="472" w:author="Pannetier, Theo" w:date="2024-08-15T16:00:00Z" w16du:dateUtc="2024-08-15T15:00:00Z">
        <w:r w:rsidR="00671D22" w:rsidRPr="00047DA9" w:rsidDel="00357717">
          <w:rPr>
            <w:iCs/>
            <w:szCs w:val="24"/>
            <w:lang w:eastAsia="en-GB"/>
          </w:rPr>
          <w:delText xml:space="preserve"> </w:delText>
        </w:r>
      </w:del>
      <w:del w:id="473" w:author="Pannetier, Theo" w:date="2024-08-15T16:03:00Z" w16du:dateUtc="2024-08-15T15:03:00Z">
        <w:r w:rsidR="00D32894" w:rsidRPr="00047DA9" w:rsidDel="00357717">
          <w:rPr>
            <w:iCs/>
            <w:szCs w:val="24"/>
            <w:lang w:eastAsia="en-GB"/>
          </w:rPr>
          <w:delText xml:space="preserve">are calculated </w:delText>
        </w:r>
      </w:del>
      <w:r w:rsidRPr="00047DA9">
        <w:rPr>
          <w:iCs/>
          <w:szCs w:val="24"/>
          <w:lang w:eastAsia="en-GB"/>
        </w:rPr>
        <w:t xml:space="preserve">as Cockerham (1969)’s </w:t>
      </w:r>
      <w:r w:rsidRPr="00047DA9">
        <w:rPr>
          <w:i/>
          <w:szCs w:val="24"/>
          <w:lang w:eastAsia="en-GB"/>
          <w:rPrChange w:id="474" w:author="Pannetier, Theo" w:date="2024-08-15T16:05:00Z" w16du:dateUtc="2024-08-15T15:05:00Z">
            <w:rPr>
              <w:iCs/>
              <w:szCs w:val="24"/>
              <w:lang w:eastAsia="en-GB"/>
            </w:rPr>
          </w:rPrChange>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proofErr w:type="spellStart"/>
      <w:r w:rsidRPr="00047DA9">
        <w:rPr>
          <w:iCs/>
          <w:szCs w:val="24"/>
          <w:lang w:eastAsia="en-GB"/>
        </w:rPr>
        <w:t>F</w:t>
      </w:r>
      <w:r w:rsidRPr="00047DA9">
        <w:rPr>
          <w:iCs/>
          <w:szCs w:val="24"/>
          <w:vertAlign w:val="subscript"/>
          <w:lang w:eastAsia="en-GB"/>
        </w:rPr>
        <w:t>st</w:t>
      </w:r>
      <w:proofErr w:type="spellEnd"/>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F</w:t>
      </w:r>
      <w:r w:rsidRPr="00047DA9">
        <w:rPr>
          <w:iCs/>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F</w:t>
      </w:r>
      <w:r w:rsidR="00AB02F6" w:rsidRPr="00047DA9">
        <w:rPr>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4E1A4579"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proofErr w:type="gramStart"/>
      <w:r w:rsidRPr="00047DA9">
        <w:rPr>
          <w:iCs/>
          <w:szCs w:val="24"/>
          <w:lang w:eastAsia="en-GB"/>
        </w:rPr>
        <w:t>absolutely possible</w:t>
      </w:r>
      <w:proofErr w:type="gramEnd"/>
      <w:r w:rsidRPr="00047DA9">
        <w:rPr>
          <w:iCs/>
          <w:szCs w:val="24"/>
          <w:lang w:eastAsia="en-GB"/>
        </w:rPr>
        <w:t xml:space="preserve"> to compute F-stats for haploid organisms – in this case, heterozygosity terms evaluate to zero. (Reminder: in RangeShifter, asexual species are always haploid, and sexual organisms are always diploid).</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B29873" w:rsidR="009E3267" w:rsidRPr="00047DA9"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proofErr w:type="spellStart"/>
      <w:r w:rsidR="00510160" w:rsidRPr="00047DA9">
        <w:rPr>
          <w:i/>
          <w:szCs w:val="24"/>
          <w:lang w:eastAsia="en-GB"/>
        </w:rPr>
        <w:t>n</w:t>
      </w:r>
      <w:r w:rsidR="00510160" w:rsidRPr="00047DA9">
        <w:rPr>
          <w:i/>
          <w:szCs w:val="24"/>
          <w:vertAlign w:val="subscript"/>
          <w:lang w:eastAsia="en-GB"/>
        </w:rPr>
        <w:t>i</w:t>
      </w:r>
      <w:proofErr w:type="spellEnd"/>
      <w:r w:rsidR="00510160" w:rsidRPr="00047DA9">
        <w:rPr>
          <w:i/>
          <w:szCs w:val="24"/>
          <w:vertAlign w:val="subscript"/>
          <w:lang w:eastAsia="en-GB"/>
        </w:rPr>
        <w:t>,</w:t>
      </w:r>
      <w:r w:rsidR="00510160" w:rsidRPr="00047DA9">
        <w:rPr>
          <w:iCs/>
          <w:szCs w:val="24"/>
          <w:lang w:eastAsia="en-GB"/>
        </w:rPr>
        <w:t xml:space="preserve"> </w:t>
      </w:r>
      <w:r w:rsidRPr="00047DA9">
        <w:rPr>
          <w:iCs/>
          <w:szCs w:val="24"/>
          <w:lang w:eastAsia="en-GB"/>
        </w:rPr>
        <w:t xml:space="preserve">the frequencies </w:t>
      </w:r>
      <w:proofErr w:type="spellStart"/>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proofErr w:type="spellEnd"/>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proofErr w:type="spellStart"/>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proofErr w:type="spellEnd"/>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r w:rsidR="00E30382" w:rsidRPr="00047DA9">
        <w:rPr>
          <w:i/>
          <w:szCs w:val="24"/>
          <w:vertAlign w:val="subscript"/>
          <w:lang w:eastAsia="en-GB"/>
        </w:rPr>
        <w:t>l,u</w:t>
      </w:r>
      <w:r w:rsidR="00510160" w:rsidRPr="00047DA9">
        <w:rPr>
          <w:iCs/>
          <w:szCs w:val="24"/>
          <w:lang w:eastAsia="en-GB"/>
        </w:rPr>
        <w:t>:</w:t>
      </w:r>
      <w:proofErr w:type="gramStart"/>
      <w:r w:rsidR="00671D22" w:rsidRPr="00047DA9">
        <w:rPr>
          <w:iCs/>
          <w:szCs w:val="24"/>
          <w:lang w:eastAsia="en-GB"/>
        </w:rPr>
        <w:t>where</w:t>
      </w:r>
      <w:proofErr w:type="gramEnd"/>
    </w:p>
    <w:p w14:paraId="64374B64" w14:textId="3C2A3887"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r>
                <w:rPr>
                  <w:rFonts w:ascii="Cambria Math" w:hAnsi="Cambria Math"/>
                  <w:szCs w:val="24"/>
                  <w:lang w:eastAsia="en-GB"/>
                </w:rPr>
                <m:t>n</m:t>
              </m:r>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f>
                <m:fPr>
                  <m:ctrlPr>
                    <w:rPr>
                      <w:rFonts w:ascii="Cambria Math" w:hAnsi="Cambria Math"/>
                      <w:iCs/>
                      <w:szCs w:val="24"/>
                      <w:lang w:eastAsia="en-GB"/>
                    </w:rPr>
                  </m:ctrlPr>
                </m:fPr>
                <m:num>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ctrlPr>
                    <w:rPr>
                      <w:rFonts w:ascii="Cambria Math" w:hAnsi="Cambria Math"/>
                      <w:i/>
                      <w:iCs/>
                      <w:szCs w:val="24"/>
                      <w:lang w:eastAsia="en-GB"/>
                    </w:rPr>
                  </m:ctrlPr>
                </m:num>
                <m:den>
                  <m:r>
                    <w:rPr>
                      <w:rFonts w:ascii="Cambria Math" w:hAnsi="Cambria Math"/>
                      <w:szCs w:val="24"/>
                      <w:lang w:eastAsia="en-GB"/>
                    </w:rPr>
                    <m:t>r</m:t>
                  </m:r>
                  <m:ctrlPr>
                    <w:rPr>
                      <w:rFonts w:ascii="Cambria Math" w:hAnsi="Cambria Math"/>
                      <w:i/>
                      <w:iCs/>
                      <w:szCs w:val="24"/>
                      <w:lang w:eastAsia="en-GB"/>
                    </w:rPr>
                  </m:ctrlPr>
                </m:den>
              </m:f>
              <m:ctrlPr>
                <w:rPr>
                  <w:rFonts w:ascii="Cambria Math" w:hAnsi="Cambria Math"/>
                  <w:i/>
                  <w:iCs/>
                  <w:szCs w:val="24"/>
                  <w:lang w:eastAsia="en-GB"/>
                </w:rPr>
              </m:ctrlPr>
            </m:e>
          </m:nary>
        </m:oMath>
      </m:oMathPara>
    </w:p>
    <w:p w14:paraId="03443147" w14:textId="73AEA2BE" w:rsidR="00441381"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1C84F1E3" w14:textId="1F92422C" w:rsidR="00801706" w:rsidRPr="00047DA9"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eastAsia="en-GB"/>
                </w:rPr>
              </m:ctrlPr>
            </m:sSubPr>
            <m:e>
              <m:sSup>
                <m:sSupPr>
                  <m:ctrlPr>
                    <w:rPr>
                      <w:rFonts w:ascii="Cambria Math" w:hAnsi="Cambria Math"/>
                      <w:i/>
                      <w:iCs/>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p>
                <m:sSupPr>
                  <m:ctrlPr>
                    <w:rPr>
                      <w:rFonts w:ascii="Cambria Math" w:hAnsi="Cambria Math"/>
                      <w:i/>
                      <w:iCs/>
                      <w:szCs w:val="24"/>
                      <w:lang w:eastAsia="en-GB"/>
                    </w:rPr>
                  </m:ctrlPr>
                </m:sSupPr>
                <m:e>
                  <m:d>
                    <m:dPr>
                      <m:ctrlPr>
                        <w:rPr>
                          <w:rFonts w:ascii="Cambria Math" w:hAnsi="Cambria Math"/>
                          <w:i/>
                          <w:iCs/>
                          <w:szCs w:val="24"/>
                          <w:lang w:eastAsia="en-GB"/>
                        </w:rPr>
                      </m:ctrlPr>
                    </m:dPr>
                    <m:e>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w:rPr>
                          <w:rFonts w:ascii="Cambria Math" w:hAnsi="Cambria Math"/>
                          <w:szCs w:val="24"/>
                          <w:lang w:eastAsia="en-GB"/>
                        </w:rPr>
                        <m:t>-</m:t>
                      </m:r>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e>
                  </m:d>
                </m:e>
                <m:sup>
                  <m:r>
                    <w:rPr>
                      <w:rFonts w:ascii="Cambria Math" w:hAnsi="Cambria Math"/>
                      <w:szCs w:val="24"/>
                      <w:lang w:eastAsia="en-GB"/>
                    </w:rPr>
                    <m:t>2</m:t>
                  </m:r>
                </m:sup>
              </m:sSup>
              <m:r>
                <m:rPr>
                  <m:lit/>
                </m:rPr>
                <w:rPr>
                  <w:rFonts w:ascii="Cambria Math" w:hAnsi="Cambria Math"/>
                  <w:szCs w:val="24"/>
                  <w:lang w:eastAsia="en-GB"/>
                </w:rPr>
                <m:t>/</m:t>
              </m:r>
              <m:ctrlPr>
                <w:rPr>
                  <w:rFonts w:ascii="Cambria Math" w:hAnsi="Cambria Math"/>
                  <w:i/>
                  <w:iCs/>
                  <w:szCs w:val="24"/>
                  <w:lang w:eastAsia="en-GB"/>
                </w:rPr>
              </m:ctrlPr>
            </m:e>
          </m:nary>
          <m:d>
            <m:dPr>
              <m:ctrlPr>
                <w:rPr>
                  <w:rFonts w:ascii="Cambria Math" w:hAnsi="Cambria Math"/>
                  <w:i/>
                  <w:iCs/>
                  <w:szCs w:val="24"/>
                  <w:lang w:eastAsia="en-GB"/>
                </w:rPr>
              </m:ctrlPr>
            </m:dPr>
            <m:e>
              <m:r>
                <w:rPr>
                  <w:rFonts w:ascii="Cambria Math" w:hAnsi="Cambria Math"/>
                  <w:szCs w:val="24"/>
                  <w:lang w:eastAsia="en-GB"/>
                </w:rPr>
                <m:t>r-1</m:t>
              </m:r>
            </m:e>
          </m:d>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202B5888" w14:textId="53BD9A63"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h</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3A0F0153" w14:textId="180B20EA" w:rsidR="00801706" w:rsidRPr="00047DA9" w:rsidRDefault="00801706" w:rsidP="00510160">
      <w:pPr>
        <w:spacing w:before="100" w:beforeAutospacing="1" w:after="100" w:afterAutospacing="1" w:line="240" w:lineRule="auto"/>
        <w:jc w:val="left"/>
        <w:rPr>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57F1D2D2" w14:textId="36C229D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047DA9"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047DA9" w:rsidRDefault="006E3BD6" w:rsidP="009E3267">
      <w:pPr>
        <w:spacing w:before="100" w:beforeAutospacing="1" w:after="100" w:afterAutospacing="1" w:line="240" w:lineRule="auto"/>
        <w:jc w:val="left"/>
        <w:rPr>
          <w:iCs/>
          <w:szCs w:val="24"/>
          <w:lang w:eastAsia="en-GB"/>
        </w:rPr>
      </w:pPr>
      <w:r w:rsidRPr="00047DA9">
        <w:rPr>
          <w:rFonts w:eastAsiaTheme="minorEastAsia" w:cstheme="minorBidi"/>
          <w:szCs w:val="24"/>
          <w:lang w:eastAsia="en-GB"/>
        </w:rPr>
        <w:t>W</w:t>
      </w:r>
      <w:r w:rsidR="00801706" w:rsidRPr="00047DA9">
        <w:rPr>
          <w:rFonts w:eastAsiaTheme="minorEastAsia" w:cstheme="minorBidi"/>
          <w:szCs w:val="24"/>
          <w:lang w:eastAsia="en-GB"/>
        </w:rPr>
        <w:t>here</w:t>
      </w:r>
      <w:r w:rsidRPr="00047DA9">
        <w:rPr>
          <w:rFonts w:eastAsiaTheme="minorEastAsia" w:cstheme="minorBidi"/>
          <w:szCs w:val="24"/>
          <w:lang w:eastAsia="en-GB"/>
        </w:rPr>
        <w:tab/>
      </w:r>
      <m:oMath>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r>
          <w:rPr>
            <w:rFonts w:ascii="Cambria Math" w:hAnsi="Cambria Math"/>
            <w:szCs w:val="24"/>
            <w:lang w:eastAsia="en-GB"/>
          </w:rPr>
          <m:t>=</m:t>
        </m:r>
        <m:f>
          <m:fPr>
            <m:ctrlPr>
              <w:rPr>
                <w:rFonts w:ascii="Cambria Math" w:hAnsi="Cambria Math"/>
                <w:iCs/>
                <w:szCs w:val="24"/>
                <w:lang w:eastAsia="en-GB"/>
              </w:rPr>
            </m:ctrlPr>
          </m:fPr>
          <m:num>
            <m:d>
              <m:dPr>
                <m:ctrlPr>
                  <w:rPr>
                    <w:rFonts w:ascii="Cambria Math" w:hAnsi="Cambria Math"/>
                    <w:iCs/>
                    <w:szCs w:val="24"/>
                    <w:lang w:eastAsia="en-GB"/>
                  </w:rPr>
                </m:ctrlPr>
              </m:dPr>
              <m:e>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r>
                  <m:rPr>
                    <m:sty m:val="p"/>
                  </m:rPr>
                  <w:rPr>
                    <w:rFonts w:ascii="Cambria Math" w:hAnsi="Cambria Math"/>
                    <w:szCs w:val="24"/>
                    <w:lang w:eastAsia="en-GB"/>
                  </w:rPr>
                  <m:t>-</m:t>
                </m:r>
                <m:nary>
                  <m:naryPr>
                    <m:chr m:val="∑"/>
                    <m:supHide m:val="1"/>
                    <m:ctrlPr>
                      <w:rPr>
                        <w:rFonts w:ascii="Cambria Math" w:hAnsi="Cambria Math"/>
                        <w:iCs/>
                        <w:szCs w:val="24"/>
                        <w:lang w:eastAsia="en-GB"/>
                      </w:rPr>
                    </m:ctrlPr>
                  </m:naryPr>
                  <m:sub>
                    <m:r>
                      <m:rPr>
                        <m:sty m:val="p"/>
                      </m:rPr>
                      <w:rPr>
                        <w:rFonts w:ascii="Cambria Math" w:hAnsi="Cambria Math"/>
                        <w:szCs w:val="24"/>
                        <w:lang w:eastAsia="en-GB"/>
                      </w:rPr>
                      <m:t>i</m:t>
                    </m:r>
                  </m:sub>
                  <m:sup/>
                  <m:e>
                    <m:f>
                      <m:fPr>
                        <m:ctrlPr>
                          <w:rPr>
                            <w:rFonts w:ascii="Cambria Math" w:hAnsi="Cambria Math"/>
                            <w:iCs/>
                            <w:szCs w:val="24"/>
                            <w:lang w:eastAsia="en-GB"/>
                          </w:rPr>
                        </m:ctrlPr>
                      </m:fPr>
                      <m:num>
                        <m:sSubSup>
                          <m:sSubSupPr>
                            <m:ctrlPr>
                              <w:rPr>
                                <w:rFonts w:ascii="Cambria Math" w:hAnsi="Cambria Math"/>
                                <w:iCs/>
                                <w:szCs w:val="24"/>
                                <w:lang w:eastAsia="en-GB"/>
                              </w:rPr>
                            </m:ctrlPr>
                          </m:sSubSupPr>
                          <m:e>
                            <m:r>
                              <m:rPr>
                                <m:sty m:val="p"/>
                              </m:rPr>
                              <w:rPr>
                                <w:rFonts w:ascii="Cambria Math" w:hAnsi="Cambria Math"/>
                                <w:szCs w:val="24"/>
                                <w:lang w:eastAsia="en-GB"/>
                              </w:rPr>
                              <m:t>n</m:t>
                            </m:r>
                          </m:e>
                          <m:sub>
                            <m:r>
                              <m:rPr>
                                <m:sty m:val="p"/>
                              </m:rPr>
                              <w:rPr>
                                <w:rFonts w:ascii="Cambria Math" w:hAnsi="Cambria Math"/>
                                <w:szCs w:val="24"/>
                                <w:lang w:eastAsia="en-GB"/>
                              </w:rPr>
                              <m:t>i</m:t>
                            </m:r>
                          </m:sub>
                          <m:sup>
                            <m:r>
                              <m:rPr>
                                <m:sty m:val="p"/>
                              </m:rPr>
                              <w:rPr>
                                <w:rFonts w:ascii="Cambria Math" w:hAnsi="Cambria Math"/>
                                <w:szCs w:val="24"/>
                                <w:lang w:eastAsia="en-GB"/>
                              </w:rPr>
                              <m:t>2</m:t>
                            </m:r>
                          </m:sup>
                        </m:sSubSup>
                      </m:num>
                      <m:den>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den>
                    </m:f>
                  </m:e>
                </m:nary>
              </m:e>
            </m:d>
            <m:ctrlPr>
              <w:rPr>
                <w:rFonts w:ascii="Cambria Math" w:hAnsi="Cambria Math"/>
                <w:i/>
                <w:iCs/>
                <w:szCs w:val="24"/>
                <w:lang w:eastAsia="en-GB"/>
              </w:rPr>
            </m:ctrlPr>
          </m:num>
          <m:den>
            <m:r>
              <m:rPr>
                <m:sty m:val="p"/>
              </m:rPr>
              <w:rPr>
                <w:rFonts w:ascii="Cambria Math" w:hAnsi="Cambria Math"/>
                <w:szCs w:val="24"/>
                <w:lang w:eastAsia="en-GB"/>
              </w:rPr>
              <m:t>r-1</m:t>
            </m:r>
          </m:den>
        </m:f>
      </m:oMath>
    </w:p>
    <w:p w14:paraId="11A2BC23" w14:textId="146849A3" w:rsidR="009E3267" w:rsidRPr="00047DA9" w:rsidRDefault="009E3267" w:rsidP="009E3267">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07B32F1E" w14:textId="758A85E4" w:rsidR="009E326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047DA9"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Pr="00047DA9" w:rsidRDefault="005857AF" w:rsidP="0006022B">
      <w:r w:rsidRPr="00047DA9">
        <w:t xml:space="preserve">The global </w:t>
      </w:r>
      <w:r w:rsidR="005117E2" w:rsidRPr="00047DA9">
        <w:t xml:space="preserve">(sample-level) </w:t>
      </w:r>
      <w:r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genome:</w:t>
      </w:r>
    </w:p>
    <w:p w14:paraId="46551144" w14:textId="0F3F5E54"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Pr="00047DA9" w:rsidRDefault="00170C5B" w:rsidP="00DD0604">
      <w:r w:rsidRPr="00047DA9">
        <w:t xml:space="preserve">Note that the </w:t>
      </w:r>
      <w:proofErr w:type="spellStart"/>
      <w:r w:rsidRPr="00047DA9">
        <w:rPr>
          <w:i/>
          <w:iCs/>
        </w:rPr>
        <w:t>F</w:t>
      </w:r>
      <w:r w:rsidRPr="00047DA9">
        <w:rPr>
          <w:i/>
          <w:iCs/>
          <w:vertAlign w:val="subscript"/>
        </w:rPr>
        <w:t>st</w:t>
      </w:r>
      <w:proofErr w:type="spellEnd"/>
      <w:r w:rsidRPr="00047DA9">
        <w:t xml:space="preserve"> can take negative values if there is more variation </w:t>
      </w:r>
      <w:r w:rsidRPr="00047DA9">
        <w:rPr>
          <w:i/>
          <w:iCs/>
        </w:rPr>
        <w:t>within</w:t>
      </w:r>
      <w:r w:rsidRPr="00047DA9">
        <w:t xml:space="preserve"> populations than between.</w:t>
      </w:r>
    </w:p>
    <w:p w14:paraId="5ED2ECF7" w14:textId="20E1149A"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48789181"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2D8ECD03" w:rsidR="00D35057" w:rsidRPr="00047DA9" w:rsidRDefault="001B4C9C" w:rsidP="0006022B">
      <w:pPr>
        <w:rPr>
          <w:vertAlign w:val="subscript"/>
        </w:rPr>
      </w:pPr>
      <w:r w:rsidRPr="00047DA9">
        <w:t xml:space="preserve">Weir </w:t>
      </w:r>
      <w:r w:rsidR="004537DA" w:rsidRPr="00047DA9">
        <w:t>and</w:t>
      </w:r>
      <w:r w:rsidRPr="00047DA9">
        <w:t xml:space="preserve"> Hill</w:t>
      </w:r>
      <w:r w:rsidR="00D35057" w:rsidRPr="00047DA9">
        <w:t xml:space="preserve"> (2002)</w:t>
      </w:r>
      <w:r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proofErr w:type="spellStart"/>
      <w:r w:rsidR="005425B3" w:rsidRPr="00047DA9">
        <w:rPr>
          <w:i/>
          <w:iCs/>
        </w:rPr>
        <w:t>θ</w:t>
      </w:r>
      <w:r w:rsidR="00D35057" w:rsidRPr="00047DA9">
        <w:rPr>
          <w:i/>
          <w:iCs/>
          <w:vertAlign w:val="subscript"/>
        </w:rPr>
        <w:t>W</w:t>
      </w:r>
      <w:proofErr w:type="spellEnd"/>
      <w:r w:rsidR="005425B3" w:rsidRPr="00047DA9">
        <w:t xml:space="preserve"> cannot be estimated directly</w:t>
      </w:r>
      <w:r w:rsidR="00D35057" w:rsidRPr="00047DA9">
        <w:t xml:space="preserve">, but only relative to the averaged measure </w:t>
      </w:r>
      <w:proofErr w:type="spellStart"/>
      <w:r w:rsidR="00D35057" w:rsidRPr="00047DA9">
        <w:rPr>
          <w:i/>
          <w:iCs/>
        </w:rPr>
        <w:t>θ</w:t>
      </w:r>
      <w:r w:rsidR="00D35057" w:rsidRPr="00047DA9">
        <w:rPr>
          <w:i/>
          <w:iCs/>
          <w:vertAlign w:val="subscript"/>
        </w:rPr>
        <w:t>A</w:t>
      </w:r>
      <w:proofErr w:type="spellEnd"/>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2E52FA13" w14:textId="22D031E5" w:rsidR="00D35057" w:rsidRPr="00047DA9" w:rsidRDefault="00000000" w:rsidP="0006022B">
      <m:oMathPara>
        <m:oMath>
          <m:sSub>
            <m:sSubPr>
              <m:ctrlPr>
                <w:rPr>
                  <w:rFonts w:ascii="Cambria Math" w:hAnsi="Cambria Math"/>
                  <w:i/>
                </w:rPr>
              </m:ctrlPr>
            </m:sSubPr>
            <m:e>
              <m:r>
                <w:rPr>
                  <w:rFonts w:ascii="Cambria Math" w:hAnsi="Cambria Math"/>
                </w:rPr>
                <m:t>θ</m:t>
              </m:r>
            </m:e>
            <m:sub>
              <m:r>
                <w:rPr>
                  <w:rFonts w:ascii="Cambria Math" w:hAnsi="Cambria Math"/>
                </w:rPr>
                <m:t>A</m:t>
              </m:r>
            </m:sub>
          </m:sSub>
          <m:r>
            <w:rPr>
              <w:rFonts w:ascii="Cambria Math" w:hAnsi="Cambria Math"/>
            </w:rPr>
            <m:t>=</m:t>
          </m:r>
          <w:commentRangeStart w:id="475"/>
          <m:f>
            <m:fPr>
              <m:ctrlPr>
                <w:rPr>
                  <w:rFonts w:ascii="Cambria Math" w:hAnsi="Cambria Math"/>
                </w:rPr>
              </m:ctrlPr>
            </m:fPr>
            <m:num>
              <w:bookmarkStart w:id="476" w:name="_Hlk174635304"/>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w:bookmarkEnd w:id="476"/>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w:commentRangeEnd w:id="475"/>
          <m:r>
            <m:rPr>
              <m:sty m:val="p"/>
            </m:rPr>
            <w:rPr>
              <w:rStyle w:val="CommentReference"/>
              <w:rFonts w:eastAsiaTheme="minorHAnsi" w:cstheme="minorBidi"/>
            </w:rPr>
            <w:commentReference w:id="475"/>
          </m:r>
        </m:oMath>
      </m:oMathPara>
    </w:p>
    <w:p w14:paraId="61BDC2B6" w14:textId="1FCDA2DF" w:rsidR="00D35057" w:rsidRPr="00047DA9" w:rsidRDefault="00000000" w:rsidP="00D35057">
      <m:oMathPara>
        <m:oMath>
          <m:sSub>
            <m:sSubPr>
              <m:ctrlPr>
                <w:rPr>
                  <w:rFonts w:ascii="Cambria Math" w:hAnsi="Cambria Math"/>
                  <w:i/>
                </w:rPr>
              </m:ctrlPr>
            </m:sSubPr>
            <m:e>
              <m:r>
                <w:rPr>
                  <w:rFonts w:ascii="Cambria Math" w:hAnsi="Cambria Math"/>
                </w:rPr>
                <m:t>θ</m:t>
              </m:r>
            </m:e>
            <m:sub>
              <m:r>
                <w:rPr>
                  <w:rFonts w:ascii="Cambria Math" w:hAnsi="Cambria Math"/>
                </w:rPr>
                <m:t>W</m:t>
              </m:r>
            </m:sub>
          </m:sSub>
          <m:r>
            <w:rPr>
              <w:rFonts w:ascii="Cambria Math" w:hAnsi="Cambria Math"/>
            </w:rPr>
            <m:t>=</m:t>
          </m:r>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m:oMath>
      </m:oMathPara>
    </w:p>
    <w:p w14:paraId="6396A34E" w14:textId="43B8C3EA" w:rsidR="00D35057" w:rsidRPr="00047DA9" w:rsidRDefault="00000000" w:rsidP="00D35057">
      <m:oMathPara>
        <m:oMath>
          <m:sSub>
            <m:sSubPr>
              <m:ctrlPr>
                <w:rPr>
                  <w:rFonts w:ascii="Cambria Math" w:hAnsi="Cambria Math"/>
                  <w:i/>
                </w:rPr>
              </m:ctrlPr>
            </m:sSubPr>
            <m:e>
              <m:r>
                <w:rPr>
                  <w:rFonts w:ascii="Cambria Math" w:hAnsi="Cambria Math"/>
                </w:rPr>
                <m:t>β</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i</m:t>
                      </m:r>
                    </m:sub>
                  </m:sSub>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oMath>
      </m:oMathPara>
    </w:p>
    <w:p w14:paraId="4E1D94AC" w14:textId="63F15C19" w:rsidR="00DB3655" w:rsidRPr="00047DA9" w:rsidRDefault="00DB3655" w:rsidP="00D35057">
      <w:pPr>
        <w:rPr>
          <w:i/>
          <w:iCs/>
        </w:rPr>
      </w:pPr>
      <w:r w:rsidRPr="00047DA9">
        <w:rPr>
          <w:i/>
          <w:iCs/>
        </w:rPr>
        <w:t>β</w:t>
      </w:r>
      <w:r w:rsidRPr="00047DA9">
        <w:rPr>
          <w:i/>
          <w:iCs/>
          <w:vertAlign w:val="subscript"/>
        </w:rPr>
        <w:t>W</w:t>
      </w:r>
      <w:r w:rsidRPr="00047DA9">
        <w:t xml:space="preserve"> is estimated by:</w:t>
      </w:r>
    </w:p>
    <w:p w14:paraId="611C3480" w14:textId="2EF49447" w:rsidR="00D35057" w:rsidRPr="00047DA9" w:rsidRDefault="00000000" w:rsidP="00CD5FFF">
      <w:pPr>
        <w:rPr>
          <w:i/>
        </w:rPr>
      </w:pPr>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W</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ctrlPr>
                    <w:rPr>
                      <w:rFonts w:ascii="Cambria Math" w:hAnsi="Cambria Math"/>
                      <w:i/>
                    </w:rPr>
                  </m:ctrlPr>
                </m:e>
              </m:nary>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27991817" w14:textId="7D5FF644"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proofErr w:type="spellStart"/>
      <w:r w:rsidRPr="00047DA9">
        <w:rPr>
          <w:i/>
          <w:iCs/>
        </w:rPr>
        <w:t>F</w:t>
      </w:r>
      <w:r w:rsidRPr="00047DA9">
        <w:rPr>
          <w:i/>
          <w:iCs/>
          <w:vertAlign w:val="subscript"/>
        </w:rPr>
        <w:t>st</w:t>
      </w:r>
      <w:proofErr w:type="spellEnd"/>
      <w:r w:rsidRPr="00047DA9">
        <w:rPr>
          <w:i/>
          <w:iCs/>
        </w:rPr>
        <w:t xml:space="preserve"> </w:t>
      </w:r>
      <w:r w:rsidRPr="00047DA9">
        <w:t xml:space="preserve">estimate if sample sizes </w:t>
      </w:r>
      <w:proofErr w:type="spellStart"/>
      <w:r w:rsidR="004537DA" w:rsidRPr="00047DA9">
        <w:rPr>
          <w:i/>
          <w:iCs/>
        </w:rPr>
        <w:t>n</w:t>
      </w:r>
      <w:r w:rsidR="004537DA" w:rsidRPr="00047DA9">
        <w:rPr>
          <w:i/>
          <w:iCs/>
          <w:vertAlign w:val="subscript"/>
        </w:rPr>
        <w:t>i</w:t>
      </w:r>
      <w:proofErr w:type="spellEnd"/>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2F0A662D" w14:textId="4C37F01D" w:rsidR="008148C6" w:rsidRPr="00047DA9" w:rsidRDefault="004537DA" w:rsidP="0006022B">
      <w:r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r w:rsidR="002B5B15" w:rsidRPr="00047DA9">
        <w:rPr>
          <w:i/>
          <w:iCs/>
        </w:rPr>
        <w:t>i</w:t>
      </w:r>
      <w:r w:rsidR="002B5B15" w:rsidRPr="00047DA9">
        <w:t xml:space="preserve"> ≠ </w:t>
      </w:r>
      <w:r w:rsidR="002B5B15" w:rsidRPr="00047DA9">
        <w:rPr>
          <w:i/>
          <w:iCs/>
        </w:rPr>
        <w:t>i’</w:t>
      </w:r>
    </w:p>
    <w:p w14:paraId="08891A21" w14:textId="1CCBE45A" w:rsidR="008148C6" w:rsidRPr="00047DA9" w:rsidRDefault="00000000" w:rsidP="0006022B">
      <w:pPr>
        <w:rPr>
          <w:rPrChange w:id="477" w:author="Pannetier, Theo" w:date="2024-08-15T17:42:00Z" w16du:dateUtc="2024-08-15T16:42:00Z">
            <w:rPr>
              <w:rFonts w:ascii="Cambria Math" w:hAnsi="Cambria Math"/>
              <w:i/>
              <w:lang w:val="en-US"/>
            </w:rPr>
          </w:rPrChange>
        </w:rPr>
      </w:pPr>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475CFFD0" w14:textId="1FC89302" w:rsidR="001A071B" w:rsidRPr="00047DA9" w:rsidRDefault="00000000" w:rsidP="0006022B">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nary>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070E7254" w14:textId="77777777" w:rsidR="002B5B15" w:rsidRPr="00047DA9" w:rsidRDefault="00000000" w:rsidP="002B5B15">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5044A2AF" w14:textId="2200819B" w:rsidR="002B5B15" w:rsidRPr="00047DA9" w:rsidRDefault="00000000" w:rsidP="002B5B15">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e>
          </m:acc>
          <m:r>
            <w:rPr>
              <w:rFonts w:ascii="Cambria Math" w:hAnsi="Cambria Math"/>
            </w:rPr>
            <m:t>=1-</m:t>
          </m:r>
          <m:f>
            <m:fPr>
              <m:ctrlPr>
                <w:rPr>
                  <w:rFonts w:ascii="Cambria Math" w:hAnsi="Cambria Math"/>
                </w:rPr>
              </m:ctrlPr>
            </m:fPr>
            <m:num>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e>
                      </m:d>
                      <m:r>
                        <w:rPr>
                          <w:rFonts w:ascii="Cambria Math" w:hAnsi="Cambria Math"/>
                        </w:rPr>
                        <m:t>+</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30FA700B" w14:textId="77777777" w:rsidR="004537DA" w:rsidRPr="00047DA9" w:rsidRDefault="004537DA" w:rsidP="0006022B"/>
    <w:p w14:paraId="5AB642EA" w14:textId="742981CD" w:rsidR="00395B84" w:rsidRPr="00047DA9" w:rsidRDefault="00395B84" w:rsidP="00CA25B2">
      <w:pPr>
        <w:pStyle w:val="Heading3"/>
        <w:numPr>
          <w:ilvl w:val="3"/>
          <w:numId w:val="14"/>
        </w:numPr>
      </w:pPr>
      <w:bookmarkStart w:id="478" w:name="_Toc180771682"/>
      <w:r w:rsidRPr="00047DA9">
        <w:lastRenderedPageBreak/>
        <w:t>Per-locus neutral genetics</w:t>
      </w:r>
      <w:bookmarkEnd w:id="478"/>
    </w:p>
    <w:p w14:paraId="0BBF271E" w14:textId="3F7BD020" w:rsidR="00395B84" w:rsidRPr="00047DA9" w:rsidRDefault="00395B84" w:rsidP="00395B84">
      <w:r w:rsidRPr="00047DA9">
        <w:t xml:space="preserve">If the Weir and Cockerham method is enabled, RangeShifter outputs an additional file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perLocusNeutralGenetics</w:t>
      </w:r>
      <w:proofErr w:type="spellEnd"/>
      <w:r w:rsidRPr="00047DA9">
        <w:t xml:space="preserve">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proofErr w:type="spellStart"/>
      <w:r w:rsidRPr="00047DA9">
        <w:rPr>
          <w:lang w:val="en-GB"/>
        </w:rPr>
        <w:t>RepSeason</w:t>
      </w:r>
      <w:proofErr w:type="spellEnd"/>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proofErr w:type="spellStart"/>
      <w:r w:rsidRPr="00047DA9">
        <w:rPr>
          <w:i/>
          <w:iCs/>
          <w:lang w:val="en-GB"/>
        </w:rPr>
        <w:t>F</w:t>
      </w:r>
      <w:r w:rsidRPr="00047DA9">
        <w:rPr>
          <w:i/>
          <w:iCs/>
          <w:vertAlign w:val="subscript"/>
          <w:lang w:val="en-GB"/>
        </w:rPr>
        <w:t>st</w:t>
      </w:r>
      <w:proofErr w:type="spellEnd"/>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s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s,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w:t>
      </w:r>
      <w:proofErr w:type="spellStart"/>
      <w:r w:rsidR="00B134C1" w:rsidRPr="00047DA9">
        <w:rPr>
          <w:lang w:val="en-GB"/>
        </w:rPr>
        <w:t>random_occupied</w:t>
      </w:r>
      <w:proofErr w:type="spellEnd"/>
      <w:r w:rsidR="00B134C1" w:rsidRPr="00047DA9">
        <w:rPr>
          <w:lang w:val="en-GB"/>
        </w:rPr>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479" w:name="_Toc180771683"/>
      <w:r w:rsidRPr="00047DA9">
        <w:t>Pairwise patch neutral genetics</w:t>
      </w:r>
      <w:bookmarkEnd w:id="479"/>
    </w:p>
    <w:p w14:paraId="2C1515BF" w14:textId="0AC42FD8" w:rsidR="0094264F" w:rsidRPr="00047DA9" w:rsidRDefault="00395B84" w:rsidP="00FD4B9B">
      <w:r w:rsidRPr="00047DA9">
        <w:t>If the Weir and Hill method is enabled, a</w:t>
      </w:r>
      <w:r w:rsidR="009661DB" w:rsidRPr="00047DA9">
        <w:t xml:space="preserve"> pairwise </w:t>
      </w:r>
      <w:proofErr w:type="spellStart"/>
      <w:r w:rsidR="009661DB" w:rsidRPr="00047DA9">
        <w:rPr>
          <w:i/>
          <w:iCs/>
        </w:rPr>
        <w:t>F</w:t>
      </w:r>
      <w:r w:rsidR="009661DB" w:rsidRPr="00047DA9">
        <w:rPr>
          <w:i/>
          <w:iCs/>
          <w:vertAlign w:val="subscript"/>
          <w:rPrChange w:id="480" w:author="Pannetier, Theo" w:date="2024-06-05T14:25:00Z">
            <w:rPr/>
          </w:rPrChange>
        </w:rPr>
        <w:t>st</w:t>
      </w:r>
      <w:proofErr w:type="spellEnd"/>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 xml:space="preserve">Pairwise </w:t>
      </w:r>
      <w:proofErr w:type="spellStart"/>
      <w:r w:rsidRPr="00047DA9">
        <w:rPr>
          <w:lang w:val="en-GB"/>
        </w:rPr>
        <w:t>F</w:t>
      </w:r>
      <w:r w:rsidRPr="00047DA9">
        <w:rPr>
          <w:vertAlign w:val="subscript"/>
          <w:lang w:val="en-GB"/>
        </w:rPr>
        <w:t>st</w:t>
      </w:r>
      <w:proofErr w:type="spellEnd"/>
    </w:p>
    <w:p w14:paraId="7016F758" w14:textId="7A14DD6C" w:rsidR="0067520E" w:rsidRPr="00047DA9" w:rsidRDefault="0067520E" w:rsidP="009E434A">
      <w:pPr>
        <w:pStyle w:val="Heading3"/>
        <w:numPr>
          <w:ilvl w:val="2"/>
          <w:numId w:val="14"/>
        </w:numPr>
      </w:pPr>
      <w:bookmarkStart w:id="481" w:name="_Toc180771684"/>
      <w:r w:rsidRPr="00047DA9">
        <w:lastRenderedPageBreak/>
        <w:t>Traits</w:t>
      </w:r>
      <w:bookmarkEnd w:id="481"/>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482" w:name="_Toc180771685"/>
      <w:r w:rsidRPr="00047DA9">
        <w:t>Connectivity matrix</w:t>
      </w:r>
      <w:bookmarkEnd w:id="482"/>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proofErr w:type="spellStart"/>
      <w:r w:rsidRPr="00047DA9">
        <w:rPr>
          <w:i/>
        </w:rPr>
        <w:t>StartPatch</w:t>
      </w:r>
      <w:proofErr w:type="spellEnd"/>
      <w:r w:rsidRPr="00047DA9">
        <w:t>)</w:t>
      </w:r>
    </w:p>
    <w:p w14:paraId="04DA5C21" w14:textId="77777777" w:rsidR="0067520E" w:rsidRPr="00047DA9" w:rsidRDefault="0067520E" w:rsidP="00236CD2">
      <w:pPr>
        <w:pStyle w:val="Numbered"/>
      </w:pPr>
      <w:r w:rsidRPr="00047DA9">
        <w:t>ID number of settlement patch (</w:t>
      </w:r>
      <w:proofErr w:type="spellStart"/>
      <w:r w:rsidRPr="00047DA9">
        <w:rPr>
          <w:i/>
        </w:rPr>
        <w:t>EndPatch</w:t>
      </w:r>
      <w:proofErr w:type="spellEnd"/>
      <w:r w:rsidRPr="00047DA9">
        <w:t>)</w:t>
      </w:r>
    </w:p>
    <w:p w14:paraId="480CFEA8" w14:textId="77777777" w:rsidR="0067520E" w:rsidRPr="00047DA9" w:rsidRDefault="0067520E" w:rsidP="00236CD2">
      <w:pPr>
        <w:pStyle w:val="Numbered"/>
      </w:pPr>
      <w:r w:rsidRPr="00047DA9">
        <w:t xml:space="preserve">Number of individuals dispersing from </w:t>
      </w:r>
      <w:proofErr w:type="spellStart"/>
      <w:r w:rsidRPr="00047DA9">
        <w:rPr>
          <w:i/>
        </w:rPr>
        <w:t>StartPatch</w:t>
      </w:r>
      <w:proofErr w:type="spellEnd"/>
      <w:r w:rsidRPr="00047DA9">
        <w:t xml:space="preserve"> to </w:t>
      </w:r>
      <w:proofErr w:type="spellStart"/>
      <w:r w:rsidRPr="00047DA9">
        <w:rPr>
          <w:i/>
        </w:rPr>
        <w:t>EndPatch</w:t>
      </w:r>
      <w:proofErr w:type="spellEnd"/>
      <w:r w:rsidRPr="00047DA9">
        <w:t xml:space="preserve"> (</w:t>
      </w:r>
      <w:proofErr w:type="spellStart"/>
      <w:r w:rsidRPr="00047DA9">
        <w:rPr>
          <w:i/>
        </w:rPr>
        <w:t>NInds</w:t>
      </w:r>
      <w:proofErr w:type="spellEnd"/>
      <w:r w:rsidRPr="00047DA9">
        <w:t>)</w:t>
      </w:r>
    </w:p>
    <w:p w14:paraId="13786778" w14:textId="0A30314D" w:rsidR="005D0B95" w:rsidRPr="00047DA9" w:rsidRDefault="005D0B95" w:rsidP="005D0B95">
      <w:bookmarkStart w:id="483" w:name="_Examples_&amp;_Tutorials"/>
      <w:bookmarkEnd w:id="483"/>
      <w:r w:rsidRPr="00047DA9">
        <w:t xml:space="preserve">The rows having an entry of -999 are summary rows, showing the total number of successful emigrants from a patch (if </w:t>
      </w:r>
      <w:proofErr w:type="spellStart"/>
      <w:r w:rsidRPr="00047DA9">
        <w:t>EndPatch</w:t>
      </w:r>
      <w:proofErr w:type="spellEnd"/>
      <w:r w:rsidRPr="00047DA9">
        <w:t xml:space="preserve"> = -999) and the total number of successful immigrants into a patch (if </w:t>
      </w:r>
      <w:proofErr w:type="spellStart"/>
      <w:r w:rsidRPr="00047DA9">
        <w:t>StartPatch</w:t>
      </w:r>
      <w:proofErr w:type="spellEnd"/>
      <w:r w:rsidRPr="00047DA9">
        <w:t>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484" w:name="_Heat_maps"/>
      <w:bookmarkStart w:id="485" w:name="_Toc180771686"/>
      <w:bookmarkEnd w:id="484"/>
      <w:r w:rsidRPr="00047DA9">
        <w:t>Heat maps</w:t>
      </w:r>
      <w:bookmarkEnd w:id="485"/>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rsidRPr="00047DA9">
        <w:t>time period</w:t>
      </w:r>
      <w:proofErr w:type="gramEnd"/>
      <w:r w:rsidRPr="00047DA9">
        <w:t xml:space="preserve"> of the model. These heat maps may be useful, for example, for identifying corridors which are heavily used during the dispersal phase. One map is created in the </w:t>
      </w:r>
      <w:proofErr w:type="spellStart"/>
      <w:r w:rsidRPr="00047DA9">
        <w:rPr>
          <w:i/>
        </w:rPr>
        <w:t>Output_Maps</w:t>
      </w:r>
      <w:proofErr w:type="spellEnd"/>
      <w:r w:rsidRPr="00047DA9">
        <w:t xml:space="preserve"> folder for each replicate </w:t>
      </w:r>
      <w:proofErr w:type="gramStart"/>
      <w:r w:rsidRPr="00047DA9">
        <w:t>simulation, and</w:t>
      </w:r>
      <w:proofErr w:type="gramEnd"/>
      <w:r w:rsidRPr="00047DA9">
        <w:t xml:space="preserve"> is in the same format as the input habitat file. Additionally, when running a model from the GUI, copies of each map file are created as bit map files.</w:t>
      </w:r>
    </w:p>
    <w:p w14:paraId="554938D1" w14:textId="3B50E7DC" w:rsidR="00C829A3" w:rsidRPr="00047DA9" w:rsidRDefault="00C829A3" w:rsidP="00C829A3">
      <w:pPr>
        <w:pStyle w:val="Heading3"/>
        <w:numPr>
          <w:ilvl w:val="2"/>
          <w:numId w:val="14"/>
        </w:numPr>
      </w:pPr>
      <w:bookmarkStart w:id="486" w:name="_Toc180771687"/>
      <w:r w:rsidRPr="00047DA9">
        <w:lastRenderedPageBreak/>
        <w:t>Log file</w:t>
      </w:r>
      <w:bookmarkEnd w:id="486"/>
    </w:p>
    <w:p w14:paraId="0459E6CE" w14:textId="5EC8679A" w:rsidR="00C829A3" w:rsidRPr="00047DA9" w:rsidRDefault="00C829A3" w:rsidP="00C829A3">
      <w:r w:rsidRPr="00047DA9">
        <w:t xml:space="preserve">When running in batch mode, an additional output file </w:t>
      </w:r>
      <w:r w:rsidRPr="00047DA9">
        <w:rPr>
          <w:i/>
        </w:rPr>
        <w:t>BatchNN_RS_log.csv</w:t>
      </w:r>
      <w:r w:rsidRPr="00047DA9">
        <w:t xml:space="preserve"> (where </w:t>
      </w:r>
      <w:r w:rsidRPr="00047DA9">
        <w:rPr>
          <w:i/>
        </w:rPr>
        <w:t>NN</w:t>
      </w:r>
      <w:r w:rsidRPr="00047DA9">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rsidRPr="00047DA9">
        <w:t xml:space="preserve">between </w:t>
      </w:r>
      <w:proofErr w:type="gramStart"/>
      <w:r w:rsidR="007F5C3D" w:rsidRPr="00047DA9">
        <w:t>files</w:t>
      </w:r>
      <w:proofErr w:type="gramEnd"/>
      <w:r w:rsidR="007F5C3D" w:rsidRPr="00047DA9">
        <w:t xml:space="preserve"> or an invalid habitat code or patch number occurs in an</w:t>
      </w:r>
      <w:r w:rsidR="00831B81" w:rsidRPr="00047DA9">
        <w:t xml:space="preserve"> input map file</w:t>
      </w:r>
      <w:r w:rsidR="007F5C3D" w:rsidRPr="00047DA9">
        <w:t xml:space="preserve">. In such cases, only the </w:t>
      </w:r>
      <w:proofErr w:type="gramStart"/>
      <w:r w:rsidR="007F5C3D" w:rsidRPr="00047DA9">
        <w:t>particular simulation</w:t>
      </w:r>
      <w:proofErr w:type="gramEnd"/>
      <w:r w:rsidR="007F5C3D" w:rsidRPr="00047DA9">
        <w:t xml:space="preserve"> will be aborted; other simulations within the batch will run normally. Error codes are listed in the </w:t>
      </w:r>
      <w:r w:rsidR="007F5C3D" w:rsidRPr="00047DA9">
        <w:rPr>
          <w:i/>
        </w:rPr>
        <w:t>Batch_error_codes.xlsx</w:t>
      </w:r>
      <w:r w:rsidR="007F5C3D" w:rsidRPr="00047DA9">
        <w:t xml:space="preserve"> file.</w:t>
      </w:r>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487" w:name="_Toc180771688"/>
      <w:r w:rsidRPr="00047DA9">
        <w:lastRenderedPageBreak/>
        <w:t>Examples &amp; Tutorials</w:t>
      </w:r>
      <w:bookmarkEnd w:id="487"/>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xml:space="preserve">. These will cover some of the main features of </w:t>
      </w:r>
      <w:proofErr w:type="gramStart"/>
      <w:r w:rsidRPr="00047DA9">
        <w:rPr>
          <w:szCs w:val="24"/>
        </w:rPr>
        <w:t>RangeShifter, and</w:t>
      </w:r>
      <w:proofErr w:type="gramEnd"/>
      <w:r w:rsidRPr="00047DA9">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047DA9">
        <w:rPr>
          <w:szCs w:val="24"/>
        </w:rPr>
        <w:t>for getting</w:t>
      </w:r>
      <w:proofErr w:type="gramEnd"/>
      <w:r w:rsidRPr="00047DA9">
        <w:rPr>
          <w:szCs w:val="24"/>
        </w:rPr>
        <w:t xml:space="preserve">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488" w:name="_Exercise_1"/>
      <w:bookmarkStart w:id="489" w:name="_Toc180771689"/>
      <w:bookmarkEnd w:id="488"/>
      <w:r w:rsidRPr="00047DA9">
        <w:t>Exercise 1</w:t>
      </w:r>
      <w:bookmarkEnd w:id="489"/>
      <w:r w:rsidRPr="00047DA9">
        <w:t xml:space="preserve"> </w:t>
      </w:r>
    </w:p>
    <w:p w14:paraId="47B3483B" w14:textId="0191D9FF" w:rsidR="0067520E" w:rsidRPr="00047DA9" w:rsidRDefault="00301C87" w:rsidP="009E434A">
      <w:pPr>
        <w:pStyle w:val="Heading3"/>
        <w:numPr>
          <w:ilvl w:val="2"/>
          <w:numId w:val="14"/>
        </w:numPr>
      </w:pPr>
      <w:bookmarkStart w:id="490" w:name="_Toc180771690"/>
      <w:r w:rsidRPr="00047DA9">
        <w:t>R</w:t>
      </w:r>
      <w:r w:rsidR="0067520E" w:rsidRPr="00047DA9">
        <w:t>ange expansion, long-distance dispersal and environmental stochasticity</w:t>
      </w:r>
      <w:bookmarkEnd w:id="490"/>
    </w:p>
    <w:p w14:paraId="43E6EAA8" w14:textId="77777777" w:rsidR="0067520E" w:rsidRPr="00047DA9" w:rsidRDefault="0067520E" w:rsidP="00C57BF9">
      <w:pPr>
        <w:rPr>
          <w:szCs w:val="24"/>
        </w:rPr>
      </w:pPr>
      <w:r w:rsidRPr="00047DA9">
        <w:rPr>
          <w:szCs w:val="24"/>
        </w:rPr>
        <w:t xml:space="preserve">This is an example of how RangeShifter can be used at national scale for modelling species range dynamics. Here we model a hypothetical grassland species distributed initially in the South-West of </w:t>
      </w:r>
      <w:proofErr w:type="gramStart"/>
      <w:r w:rsidRPr="00047DA9">
        <w:rPr>
          <w:szCs w:val="24"/>
        </w:rPr>
        <w:t>England, and</w:t>
      </w:r>
      <w:proofErr w:type="gramEnd"/>
      <w:r w:rsidRPr="00047DA9">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w:t>
      </w:r>
      <w:proofErr w:type="gramStart"/>
      <w:r w:rsidRPr="00047DA9">
        <w:t>map</w:t>
      </w:r>
      <w:proofErr w:type="gramEnd"/>
      <w:r w:rsidRPr="00047DA9">
        <w:t xml:space="preserve">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w:t>
      </w:r>
      <w:proofErr w:type="gramStart"/>
      <w:r w:rsidRPr="00047DA9">
        <w:rPr>
          <w:rFonts w:cs="Times New Roman"/>
          <w:szCs w:val="24"/>
          <w:lang w:val="en-GB"/>
        </w:rPr>
        <w:t>only-female</w:t>
      </w:r>
      <w:proofErr w:type="gramEnd"/>
      <w:r w:rsidRPr="00047DA9">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w:t>
      </w:r>
      <w:proofErr w:type="gramStart"/>
      <w:r w:rsidRPr="00047DA9">
        <w:rPr>
          <w:rFonts w:cs="Times New Roman"/>
          <w:szCs w:val="24"/>
          <w:lang w:val="en-GB"/>
        </w:rPr>
        <w:t>into</w:t>
      </w:r>
      <w:proofErr w:type="gramEnd"/>
      <w:r w:rsidRPr="00047DA9">
        <w:rPr>
          <w:rFonts w:cs="Times New Roman"/>
          <w:szCs w:val="24"/>
          <w:lang w:val="en-GB"/>
        </w:rPr>
        <w:t xml:space="preserve">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w:t>
      </w:r>
      <w:proofErr w:type="gramStart"/>
      <w:r w:rsidRPr="00047DA9">
        <w:rPr>
          <w:rFonts w:cs="Times New Roman"/>
          <w:szCs w:val="24"/>
          <w:lang w:val="en-GB"/>
        </w:rPr>
        <w:t>its</w:t>
      </w:r>
      <w:proofErr w:type="gramEnd"/>
      <w:r w:rsidRPr="00047DA9">
        <w:rPr>
          <w:rFonts w:cs="Times New Roman"/>
          <w:szCs w:val="24"/>
          <w:lang w:val="en-GB"/>
        </w:rPr>
        <w:t xml:space="preserve">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proofErr w:type="spellStart"/>
      <w:r w:rsidRPr="00047DA9">
        <w:rPr>
          <w:b/>
          <w:i/>
        </w:rPr>
        <w:t>Output_Maps</w:t>
      </w:r>
      <w:proofErr w:type="spellEnd"/>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w:t>
      </w:r>
      <w:proofErr w:type="gramStart"/>
      <w:r w:rsidRPr="00047DA9">
        <w:t>In order to</w:t>
      </w:r>
      <w:proofErr w:type="gramEnd"/>
      <w:r w:rsidRPr="00047DA9">
        <w:t xml:space="preserve">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w:t>
      </w:r>
      <w:proofErr w:type="gramStart"/>
      <w:r w:rsidRPr="00047DA9">
        <w:t>exercise</w:t>
      </w:r>
      <w:proofErr w:type="gramEnd"/>
      <w:r w:rsidRPr="00047DA9">
        <w:t xml:space="preserv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proofErr w:type="gramStart"/>
      <w:r w:rsidRPr="00047DA9">
        <w:rPr>
          <w:i/>
        </w:rPr>
        <w:t>Transfer</w:t>
      </w:r>
      <w:proofErr w:type="gramEnd"/>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r w:rsidRPr="00047DA9">
        <w:rPr>
          <w:i/>
        </w:rPr>
        <w:t>Mean distance II</w:t>
      </w:r>
      <w:r w:rsidRPr="00047DA9">
        <w:t xml:space="preserve"> = 10,000m and </w:t>
      </w:r>
      <w:r w:rsidRPr="00047DA9">
        <w:rPr>
          <w:i/>
        </w:rPr>
        <w:t>P kernel I</w:t>
      </w:r>
      <w:r w:rsidRPr="00047DA9">
        <w:t xml:space="preserve"> = 0.99 (i.e. </w:t>
      </w:r>
      <w:proofErr w:type="gramStart"/>
      <w:r w:rsidRPr="00047DA9">
        <w:t>each individual</w:t>
      </w:r>
      <w:proofErr w:type="gramEnd"/>
      <w:r w:rsidRPr="00047DA9">
        <w:t xml:space="preserve">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w:t>
      </w:r>
      <w:proofErr w:type="gramStart"/>
      <w:r w:rsidRPr="00047DA9">
        <w:t>habitat, but</w:t>
      </w:r>
      <w:proofErr w:type="gramEnd"/>
      <w:r w:rsidRPr="00047DA9">
        <w:t xml:space="preserve">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w:t>
      </w:r>
      <w:proofErr w:type="gramStart"/>
      <w:r w:rsidRPr="00047DA9">
        <w:t>example</w:t>
      </w:r>
      <w:proofErr w:type="gramEnd"/>
      <w:r w:rsidRPr="00047DA9">
        <w:t xml:space="preserv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491" w:name="_Exercise_2"/>
      <w:bookmarkStart w:id="492" w:name="_Toc180771691"/>
      <w:bookmarkEnd w:id="491"/>
      <w:r w:rsidRPr="00047DA9">
        <w:t>Exercise 2</w:t>
      </w:r>
      <w:bookmarkEnd w:id="492"/>
      <w:r w:rsidRPr="00047DA9">
        <w:t xml:space="preserve"> </w:t>
      </w:r>
    </w:p>
    <w:p w14:paraId="2995979E" w14:textId="77777777" w:rsidR="0067520E" w:rsidRPr="00047DA9" w:rsidRDefault="0067520E" w:rsidP="009E434A">
      <w:pPr>
        <w:pStyle w:val="Heading3"/>
        <w:numPr>
          <w:ilvl w:val="2"/>
          <w:numId w:val="14"/>
        </w:numPr>
      </w:pPr>
      <w:bookmarkStart w:id="493" w:name="_Toc180771692"/>
      <w:r w:rsidRPr="00047DA9">
        <w:t>Landscape-scale connectivity, matrix permeability and dispersal behaviour</w:t>
      </w:r>
      <w:bookmarkEnd w:id="493"/>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494"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494"/>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w:t>
      </w:r>
      <w:proofErr w:type="gramStart"/>
      <w:r w:rsidRPr="00047DA9">
        <w:t>landscape</w:t>
      </w:r>
      <w:proofErr w:type="gramEnd"/>
      <w:r w:rsidRPr="00047DA9">
        <w:t xml:space="preserv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6pt" o:ole="">
            <v:imagedata r:id="rId85" o:title=""/>
          </v:shape>
          <o:OLEObject Type="Embed" ProgID="Equation.3" ShapeID="_x0000_i1027" DrawAspect="Content" ObjectID="_1791388163" r:id="rId86"/>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w:t>
      </w:r>
      <w:proofErr w:type="gramStart"/>
      <w:r w:rsidRPr="00047DA9">
        <w:rPr>
          <w:i/>
        </w:rPr>
        <w:t>Simulations</w:t>
      </w:r>
      <w:r w:rsidRPr="00047DA9">
        <w:t>, and</w:t>
      </w:r>
      <w:proofErr w:type="gramEnd"/>
      <w:r w:rsidRPr="00047DA9">
        <w:t xml:space="preserve">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w:t>
      </w:r>
      <w:proofErr w:type="gramStart"/>
      <w:r w:rsidRPr="00047DA9">
        <w:t>screen</w:t>
      </w:r>
      <w:proofErr w:type="gramEnd"/>
      <w:r w:rsidRPr="00047DA9">
        <w:t xml:space="preserve">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w:t>
      </w:r>
      <w:proofErr w:type="gramStart"/>
      <w:r w:rsidRPr="00047DA9">
        <w:t>Screen-shot</w:t>
      </w:r>
      <w:proofErr w:type="gramEnd"/>
      <w:r w:rsidRPr="00047DA9">
        <w:t xml:space="preserve">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w:t>
      </w:r>
      <w:proofErr w:type="gramStart"/>
      <w:r w:rsidR="00A92464" w:rsidRPr="00047DA9">
        <w:t>similar to</w:t>
      </w:r>
      <w:proofErr w:type="gramEnd"/>
      <w:r w:rsidR="00A92464" w:rsidRPr="00047DA9">
        <w:t xml:space="preserve">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w:t>
      </w:r>
      <w:proofErr w:type="gramStart"/>
      <w:r w:rsidRPr="00047DA9">
        <w:rPr>
          <w:i/>
          <w:szCs w:val="24"/>
        </w:rPr>
        <w:t>females</w:t>
      </w:r>
      <w:proofErr w:type="gramEnd"/>
      <w:r w:rsidRPr="00047DA9">
        <w:rPr>
          <w:i/>
          <w:szCs w:val="24"/>
        </w:rPr>
        <w:t>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w:t>
      </w:r>
      <w:proofErr w:type="gramStart"/>
      <w:r w:rsidRPr="00047DA9">
        <w:t>types, and</w:t>
      </w:r>
      <w:proofErr w:type="gramEnd"/>
      <w:r w:rsidRPr="00047DA9">
        <w:t xml:space="preserve">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495" w:name="_Exercise_3"/>
      <w:bookmarkStart w:id="496" w:name="_Toc180771693"/>
      <w:bookmarkEnd w:id="495"/>
      <w:r w:rsidRPr="00047DA9">
        <w:t>Exercise 3</w:t>
      </w:r>
      <w:bookmarkEnd w:id="496"/>
    </w:p>
    <w:p w14:paraId="14125AE0" w14:textId="77777777" w:rsidR="0067520E" w:rsidRPr="00047DA9" w:rsidRDefault="0067520E" w:rsidP="009E434A">
      <w:pPr>
        <w:pStyle w:val="Heading3"/>
        <w:numPr>
          <w:ilvl w:val="2"/>
          <w:numId w:val="14"/>
        </w:numPr>
      </w:pPr>
      <w:bookmarkStart w:id="497" w:name="_Toc180771694"/>
      <w:r w:rsidRPr="00047DA9">
        <w:t>Evolution of dispersal during range shifting</w:t>
      </w:r>
      <w:bookmarkEnd w:id="497"/>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047DA9">
        <w:rPr>
          <w:szCs w:val="24"/>
        </w:rPr>
        <w:t>a period of time</w:t>
      </w:r>
      <w:proofErr w:type="gramEnd"/>
      <w:r w:rsidRPr="00047DA9">
        <w:rPr>
          <w:szCs w:val="24"/>
        </w:rPr>
        <w:t xml:space="preserv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040DA01A" w:rsidR="0067520E" w:rsidRPr="00047DA9" w:rsidRDefault="0067520E" w:rsidP="009E434A">
      <w:pPr>
        <w:pStyle w:val="Numbered"/>
        <w:keepNext/>
        <w:numPr>
          <w:ilvl w:val="0"/>
          <w:numId w:val="62"/>
        </w:numPr>
      </w:pPr>
      <w:del w:id="498" w:author="Pannetier, Theo" w:date="2024-10-19T17:43:00Z" w16du:dateUtc="2024-10-19T16:43:00Z">
        <w:r w:rsidRPr="00047DA9" w:rsidDel="008150FD">
          <w:rPr>
            <w:i/>
          </w:rPr>
          <w:delText>Starting</w:delText>
        </w:r>
        <w:r w:rsidRPr="00047DA9" w:rsidDel="008150FD">
          <w:delText xml:space="preserve"> </w:delText>
        </w:r>
        <w:r w:rsidRPr="00047DA9" w:rsidDel="008150FD">
          <w:rPr>
            <w:i/>
          </w:rPr>
          <w:delText>the</w:delText>
        </w:r>
        <w:r w:rsidRPr="00047DA9" w:rsidDel="008150FD">
          <w:delText xml:space="preserve"> </w:delText>
        </w:r>
        <w:r w:rsidRPr="00047DA9" w:rsidDel="008150FD">
          <w:rPr>
            <w:i/>
          </w:rPr>
          <w:delText>program</w:delText>
        </w:r>
      </w:del>
      <w:ins w:id="499" w:author="Pannetier, Theo" w:date="2024-10-19T17:43:00Z" w16du:dateUtc="2024-10-19T16:43:00Z">
        <w:r w:rsidR="008150FD" w:rsidRPr="00047DA9">
          <w:rPr>
            <w:i/>
          </w:rPr>
          <w:t>Setting up the project directory</w:t>
        </w:r>
      </w:ins>
    </w:p>
    <w:p w14:paraId="314067AB" w14:textId="5D594D6A" w:rsidR="0067520E" w:rsidRPr="00047DA9" w:rsidRDefault="0067520E" w:rsidP="009704C4">
      <w:pPr>
        <w:pStyle w:val="NormalIndent"/>
      </w:pPr>
      <w:del w:id="500" w:author="Pannetier, Theo" w:date="2024-10-19T17:43:00Z" w16du:dateUtc="2024-10-19T16:43:00Z">
        <w:r w:rsidRPr="00047DA9" w:rsidDel="008150FD">
          <w:delText xml:space="preserve">Double-click on the RangeShifter executable file to start the program. Click on </w:delText>
        </w:r>
        <w:r w:rsidRPr="00047DA9" w:rsidDel="008150FD">
          <w:rPr>
            <w:i/>
          </w:rPr>
          <w:delText>File </w:delText>
        </w:r>
        <w:r w:rsidRPr="00047DA9" w:rsidDel="008150FD">
          <w:rPr>
            <w:i/>
          </w:rPr>
          <w:sym w:font="Wingdings" w:char="F0E0"/>
        </w:r>
        <w:r w:rsidRPr="00047DA9" w:rsidDel="008150FD">
          <w:rPr>
            <w:i/>
          </w:rPr>
          <w:delText xml:space="preserve"> Set Directory</w:delText>
        </w:r>
        <w:r w:rsidRPr="00047DA9" w:rsidDel="008150FD">
          <w:delText xml:space="preserve"> and select the provided folder named </w:delText>
        </w:r>
        <w:r w:rsidRPr="00047DA9" w:rsidDel="008150FD">
          <w:rPr>
            <w:b/>
          </w:rPr>
          <w:delText>RS_Example3</w:delText>
        </w:r>
        <w:r w:rsidRPr="00047DA9" w:rsidDel="008150FD">
          <w:delText xml:space="preserve"> as the working directory. In the dialog </w:delText>
        </w:r>
        <w:r w:rsidRPr="00047DA9" w:rsidDel="008150FD">
          <w:rPr>
            <w:i/>
          </w:rPr>
          <w:delText>Select working directory</w:delText>
        </w:r>
        <w:r w:rsidRPr="00047DA9" w:rsidDel="008150FD">
          <w:delText xml:space="preserve">, open the folder, select any file in it (not a sub-folder) and click </w:delText>
        </w:r>
        <w:r w:rsidRPr="00047DA9" w:rsidDel="008150FD">
          <w:rPr>
            <w:i/>
          </w:rPr>
          <w:delText>Open</w:delText>
        </w:r>
        <w:r w:rsidRPr="00047DA9" w:rsidDel="008150FD">
          <w:delText>. Note that the folder must contain</w:delText>
        </w:r>
      </w:del>
      <w:ins w:id="501" w:author="Pannetier, Theo" w:date="2024-10-19T17:44:00Z" w16du:dateUtc="2024-10-19T16:44:00Z">
        <w:r w:rsidR="008150FD" w:rsidRPr="00047DA9">
          <w:t xml:space="preserve">Create a folder to contain </w:t>
        </w:r>
        <w:r w:rsidR="008150FD" w:rsidRPr="00047DA9">
          <w:lastRenderedPageBreak/>
          <w:t>the files relevant to this exercise. In this folder, create</w:t>
        </w:r>
      </w:ins>
      <w:r w:rsidRPr="00047DA9">
        <w:t xml:space="preserve">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w:t>
      </w:r>
      <w:proofErr w:type="gramStart"/>
      <w:r w:rsidRPr="00047DA9">
        <w:t>have to</w:t>
      </w:r>
      <w:proofErr w:type="gramEnd"/>
      <w:r w:rsidRPr="00047DA9">
        <w:t xml:space="preserve"> be present in the working directory.</w:t>
      </w:r>
    </w:p>
    <w:p w14:paraId="0ED5C6FE" w14:textId="77777777" w:rsidR="0067520E" w:rsidRPr="00047DA9" w:rsidRDefault="0067520E" w:rsidP="009704C4">
      <w:pPr>
        <w:pStyle w:val="Numbered"/>
        <w:keepNext/>
      </w:pPr>
      <w:r w:rsidRPr="00047DA9">
        <w:rPr>
          <w:i/>
        </w:rPr>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proofErr w:type="gramStart"/>
      <w:r w:rsidRPr="00047DA9">
        <w:rPr>
          <w:i/>
          <w:iCs/>
        </w:rPr>
        <w:t>Start</w:t>
      </w:r>
      <w:proofErr w:type="gramEnd"/>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r w:rsidRPr="00047DA9">
        <w:rPr>
          <w:i/>
          <w:iCs/>
        </w:rPr>
        <w:t>Stop</w:t>
      </w:r>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proofErr w:type="spellStart"/>
      <w:r w:rsidRPr="00047DA9">
        <w:rPr>
          <w:i/>
        </w:rPr>
        <w:t>Rmax</w:t>
      </w:r>
      <w:proofErr w:type="spellEnd"/>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proofErr w:type="spellStart"/>
      <w:r w:rsidRPr="00047DA9">
        <w:rPr>
          <w:i/>
        </w:rPr>
        <w:t>S.d.</w:t>
      </w:r>
      <w:proofErr w:type="spellEnd"/>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w:t>
      </w:r>
      <w:proofErr w:type="spellStart"/>
      <w:r w:rsidRPr="00047DA9">
        <w:rPr>
          <w:i/>
        </w:rPr>
        <w:t>s.d.</w:t>
      </w:r>
      <w:proofErr w:type="spellEnd"/>
      <w:r w:rsidRPr="00047DA9">
        <w:t xml:space="preserve"> to 0.3 and the </w:t>
      </w:r>
      <w:r w:rsidRPr="00047DA9">
        <w:rPr>
          <w:i/>
        </w:rPr>
        <w:t>Mutation </w:t>
      </w:r>
      <w:proofErr w:type="spellStart"/>
      <w:r w:rsidRPr="00047DA9">
        <w:rPr>
          <w:i/>
        </w:rPr>
        <w:t>s.d.</w:t>
      </w:r>
      <w:proofErr w:type="spellEnd"/>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w:t>
      </w:r>
      <w:proofErr w:type="gramStart"/>
      <w:r w:rsidRPr="00047DA9">
        <w:t>on, but</w:t>
      </w:r>
      <w:proofErr w:type="gramEnd"/>
      <w:r w:rsidRPr="00047DA9">
        <w:t xml:space="preserve"> switch them off when running 20 replicates. To produce the same type of figures as Figure 4 in the paper, you need the visualisations switched on and to select </w:t>
      </w:r>
      <w:r w:rsidRPr="00047DA9">
        <w:lastRenderedPageBreak/>
        <w:t xml:space="preserve">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proofErr w:type="spellStart"/>
      <w:r w:rsidRPr="00047DA9">
        <w:rPr>
          <w:i/>
        </w:rPr>
        <w:t>Output_Maps</w:t>
      </w:r>
      <w:proofErr w:type="spellEnd"/>
      <w:r w:rsidRPr="00047DA9">
        <w:t>. You might not want to produce all the maps for 20 replicates.</w:t>
      </w:r>
    </w:p>
    <w:p w14:paraId="0688A348" w14:textId="77777777" w:rsidR="0067520E" w:rsidRPr="00047DA9" w:rsidRDefault="0067520E" w:rsidP="009704C4">
      <w:pPr>
        <w:pStyle w:val="Numbered"/>
      </w:pPr>
      <w:r w:rsidRPr="00047DA9">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proofErr w:type="spellStart"/>
      <w:r w:rsidRPr="00047DA9">
        <w:rPr>
          <w:rFonts w:cs="Times New Roman"/>
          <w:i/>
          <w:szCs w:val="24"/>
          <w:lang w:val="en-GB"/>
        </w:rPr>
        <w:t>Inds</w:t>
      </w:r>
      <w:proofErr w:type="spellEnd"/>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047DA9">
        <w:t>lags behind</w:t>
      </w:r>
      <w:proofErr w:type="gramEnd"/>
      <w:r w:rsidRPr="00047DA9">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proofErr w:type="spellStart"/>
      <w:r w:rsidRPr="00047DA9">
        <w:rPr>
          <w:i/>
        </w:rPr>
        <w:t>S.d.</w:t>
      </w:r>
      <w:proofErr w:type="spellEnd"/>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w:t>
      </w:r>
      <w:proofErr w:type="gramStart"/>
      <w:r w:rsidRPr="00047DA9">
        <w:rPr>
          <w:szCs w:val="24"/>
        </w:rPr>
        <w:t>in reality are</w:t>
      </w:r>
      <w:proofErr w:type="gramEnd"/>
      <w:r w:rsidRPr="00047DA9">
        <w:rPr>
          <w:szCs w:val="24"/>
        </w:rPr>
        <w:t xml:space="preserv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w:t>
      </w:r>
      <w:proofErr w:type="gramStart"/>
      <w:r w:rsidRPr="00047DA9">
        <w:rPr>
          <w:szCs w:val="24"/>
        </w:rPr>
        <w:t>emerges</w:t>
      </w:r>
      <w:proofErr w:type="gramEnd"/>
      <w:r w:rsidRPr="00047DA9">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502" w:name="_Exercise_4"/>
      <w:bookmarkStart w:id="503" w:name="_Ref180659943"/>
      <w:bookmarkStart w:id="504" w:name="_Ref180659957"/>
      <w:bookmarkStart w:id="505" w:name="_Ref180660055"/>
      <w:bookmarkStart w:id="506" w:name="_Toc180771695"/>
      <w:bookmarkEnd w:id="502"/>
      <w:r w:rsidRPr="00047DA9">
        <w:t>Exercise 4</w:t>
      </w:r>
      <w:bookmarkEnd w:id="503"/>
      <w:bookmarkEnd w:id="504"/>
      <w:bookmarkEnd w:id="505"/>
      <w:bookmarkEnd w:id="506"/>
      <w:r w:rsidRPr="00047DA9">
        <w:t xml:space="preserve"> </w:t>
      </w:r>
      <w:bookmarkStart w:id="507" w:name="exercise4"/>
      <w:bookmarkEnd w:id="507"/>
    </w:p>
    <w:p w14:paraId="3855E3A4" w14:textId="2B47BCDF" w:rsidR="001D2B5B" w:rsidRPr="00047DA9" w:rsidRDefault="001D2B5B" w:rsidP="001D2B5B">
      <w:pPr>
        <w:pStyle w:val="Heading3"/>
        <w:numPr>
          <w:ilvl w:val="2"/>
          <w:numId w:val="14"/>
        </w:numPr>
      </w:pPr>
      <w:bookmarkStart w:id="508" w:name="_Toc180771696"/>
      <w:r w:rsidRPr="00047DA9">
        <w:t>Landscape-scale connectivity, matrix permeability and dispersal behaviour in batch mode</w:t>
      </w:r>
      <w:bookmarkEnd w:id="508"/>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w:t>
      </w:r>
      <w:proofErr w:type="gramStart"/>
      <w:r w:rsidR="0067520E" w:rsidRPr="00047DA9">
        <w:t>a number of</w:t>
      </w:r>
      <w:proofErr w:type="gramEnd"/>
      <w:r w:rsidR="0067520E" w:rsidRPr="00047DA9">
        <w:t xml:space="preserve">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 xml:space="preserve">address </w:t>
      </w:r>
      <w:proofErr w:type="spellStart"/>
      <w:r w:rsidR="00E17CD1" w:rsidRPr="00047DA9">
        <w:rPr>
          <w:highlight w:val="yellow"/>
          <w:lang w:val="en-GB"/>
        </w:rPr>
        <w:t>tbd</w:t>
      </w:r>
      <w:proofErr w:type="spellEnd"/>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w:t>
      </w:r>
      <w:proofErr w:type="gramStart"/>
      <w:r w:rsidRPr="00047DA9">
        <w:rPr>
          <w:szCs w:val="24"/>
          <w:lang w:val="en-GB"/>
        </w:rPr>
        <w:t>a number of</w:t>
      </w:r>
      <w:proofErr w:type="gramEnd"/>
      <w:r w:rsidRPr="00047DA9">
        <w:rPr>
          <w:szCs w:val="24"/>
          <w:lang w:val="en-GB"/>
        </w:rPr>
        <w:t xml:space="preserve">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w:t>
      </w:r>
      <w:proofErr w:type="gramStart"/>
      <w:r w:rsidR="0067520E" w:rsidRPr="00047DA9">
        <w:rPr>
          <w:szCs w:val="24"/>
          <w:lang w:val="en-GB"/>
        </w:rPr>
        <w:t>provided that</w:t>
      </w:r>
      <w:proofErr w:type="gramEnd"/>
      <w:r w:rsidR="0067520E" w:rsidRPr="00047DA9">
        <w:rPr>
          <w:szCs w:val="24"/>
          <w:lang w:val="en-GB"/>
        </w:rPr>
        <w:t xml:space="preserve">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proofErr w:type="gramStart"/>
      <w:r w:rsidR="0067520E" w:rsidRPr="00047DA9">
        <w:rPr>
          <w:i/>
          <w:lang w:val="en-GB"/>
        </w:rPr>
        <w:t>Open</w:t>
      </w:r>
      <w:proofErr w:type="gramEnd"/>
      <w:r w:rsidR="0067520E" w:rsidRPr="00047DA9">
        <w:rPr>
          <w:i/>
          <w:lang w:val="en-GB"/>
        </w:rPr>
        <w:t>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proofErr w:type="spellStart"/>
      <w:r w:rsidR="0067520E" w:rsidRPr="00047DA9">
        <w:rPr>
          <w:i/>
          <w:lang w:val="en-GB"/>
        </w:rPr>
        <w:t>ParameterFile</w:t>
      </w:r>
      <w:proofErr w:type="spellEnd"/>
      <w:r w:rsidR="0067520E" w:rsidRPr="00047DA9">
        <w:rPr>
          <w:lang w:val="en-GB"/>
        </w:rPr>
        <w:t xml:space="preserve"> governs the content of all other input files (except the </w:t>
      </w:r>
      <w:proofErr w:type="spellStart"/>
      <w:r w:rsidR="0067520E" w:rsidRPr="00047DA9">
        <w:rPr>
          <w:i/>
          <w:lang w:val="en-GB"/>
        </w:rPr>
        <w:t>LandFile</w:t>
      </w:r>
      <w:proofErr w:type="spellEnd"/>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w:t>
      </w:r>
      <w:proofErr w:type="gramStart"/>
      <w:r w:rsidR="0067520E" w:rsidRPr="00047DA9">
        <w:rPr>
          <w:lang w:val="en-GB"/>
        </w:rPr>
        <w:t>particular exercise</w:t>
      </w:r>
      <w:proofErr w:type="gramEnd"/>
      <w:r w:rsidR="0067520E" w:rsidRPr="00047DA9">
        <w:rPr>
          <w:lang w:val="en-GB"/>
        </w:rPr>
        <w:t xml:space="preserve">, e.g. </w:t>
      </w:r>
      <w:proofErr w:type="spellStart"/>
      <w:r w:rsidR="0067520E" w:rsidRPr="00047DA9">
        <w:rPr>
          <w:i/>
          <w:lang w:val="en-GB"/>
        </w:rPr>
        <w:t>GradSteep</w:t>
      </w:r>
      <w:proofErr w:type="spellEnd"/>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proofErr w:type="spellStart"/>
      <w:r w:rsidR="0067520E" w:rsidRPr="00047DA9">
        <w:rPr>
          <w:i/>
          <w:lang w:val="en-GB"/>
        </w:rPr>
        <w:t>ParameterFile</w:t>
      </w:r>
      <w:proofErr w:type="spellEnd"/>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proofErr w:type="spellStart"/>
      <w:r w:rsidRPr="00047DA9">
        <w:rPr>
          <w:i/>
          <w:szCs w:val="24"/>
          <w:lang w:val="en-GB"/>
        </w:rPr>
        <w:t>LandFile</w:t>
      </w:r>
      <w:proofErr w:type="spellEnd"/>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proofErr w:type="spellStart"/>
      <w:r w:rsidRPr="00047DA9">
        <w:rPr>
          <w:i/>
          <w:szCs w:val="24"/>
        </w:rPr>
        <w:t>LandscapeFile</w:t>
      </w:r>
      <w:proofErr w:type="spellEnd"/>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 xml:space="preserve">For running </w:t>
      </w:r>
      <w:proofErr w:type="spellStart"/>
      <w:r w:rsidRPr="00047DA9">
        <w:t>RangeShiter</w:t>
      </w:r>
      <w:proofErr w:type="spellEnd"/>
      <w:r w:rsidRPr="00047DA9">
        <w:t xml:space="preserve">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proofErr w:type="spellStart"/>
      <w:r w:rsidRPr="00047DA9">
        <w:rPr>
          <w:i/>
          <w:szCs w:val="24"/>
        </w:rPr>
        <w:t>LandFile</w:t>
      </w:r>
      <w:proofErr w:type="spellEnd"/>
      <w:r w:rsidRPr="00047DA9">
        <w:rPr>
          <w:iCs/>
          <w:szCs w:val="24"/>
        </w:rPr>
        <w:t xml:space="preserve"> </w:t>
      </w:r>
      <w:r w:rsidRPr="00047DA9">
        <w:rPr>
          <w:szCs w:val="24"/>
        </w:rPr>
        <w:t>specifies an initial distribution file (</w:t>
      </w:r>
      <w:proofErr w:type="spellStart"/>
      <w:r w:rsidRPr="00047DA9">
        <w:rPr>
          <w:i/>
          <w:szCs w:val="24"/>
        </w:rPr>
        <w:t>SpDistFile</w:t>
      </w:r>
      <w:proofErr w:type="spellEnd"/>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proofErr w:type="spellStart"/>
      <w:r w:rsidRPr="00047DA9">
        <w:rPr>
          <w:i/>
          <w:szCs w:val="24"/>
          <w:lang w:val="en-GB"/>
        </w:rPr>
        <w:t>LandFile</w:t>
      </w:r>
      <w:proofErr w:type="spellEnd"/>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proofErr w:type="spellStart"/>
      <w:r w:rsidR="0067520E" w:rsidRPr="00047DA9">
        <w:rPr>
          <w:i/>
          <w:szCs w:val="24"/>
          <w:lang w:val="en-GB"/>
        </w:rPr>
        <w:t>TransMatrixFile</w:t>
      </w:r>
      <w:proofErr w:type="spellEnd"/>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85" o:title=""/>
          </v:shape>
          <o:OLEObject Type="Embed" ProgID="Equation.3" ShapeID="_x0000_i1028" DrawAspect="Content" ObjectID="_1791388164" r:id="rId104"/>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proofErr w:type="spellStart"/>
      <w:r w:rsidR="0067520E" w:rsidRPr="00047DA9">
        <w:rPr>
          <w:i/>
          <w:szCs w:val="24"/>
        </w:rPr>
        <w:t>StageStructFile</w:t>
      </w:r>
      <w:proofErr w:type="spellEnd"/>
      <w:r w:rsidR="0067520E" w:rsidRPr="00047DA9">
        <w:rPr>
          <w:szCs w:val="24"/>
        </w:rPr>
        <w:t xml:space="preserve"> indicates that the population exhibits density dependence in fecundity (</w:t>
      </w:r>
      <w:proofErr w:type="spellStart"/>
      <w:r w:rsidR="0067520E" w:rsidRPr="00047DA9">
        <w:rPr>
          <w:i/>
          <w:szCs w:val="24"/>
        </w:rPr>
        <w:t>FecDensDep</w:t>
      </w:r>
      <w:proofErr w:type="spellEnd"/>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proofErr w:type="spellStart"/>
      <w:r w:rsidRPr="00047DA9">
        <w:rPr>
          <w:i/>
          <w:szCs w:val="24"/>
          <w:lang w:val="en-GB"/>
        </w:rPr>
        <w:t>StageStructFile</w:t>
      </w:r>
      <w:proofErr w:type="spellEnd"/>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t>
      </w:r>
      <w:r w:rsidRPr="00047DA9">
        <w:t>We want to model only juvenile dispersal</w:t>
      </w:r>
      <w:r w:rsidRPr="00047DA9">
        <w:t>, with density-dependent emigration probability.</w:t>
      </w:r>
      <w:r w:rsidRPr="00047DA9">
        <w:t xml:space="preserve">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proofErr w:type="spellStart"/>
      <w:r w:rsidRPr="00047DA9">
        <w:rPr>
          <w:i/>
        </w:rPr>
        <w:t>ParameterFile</w:t>
      </w:r>
      <w:proofErr w:type="spellEnd"/>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proofErr w:type="spellStart"/>
      <w:r w:rsidR="0067520E" w:rsidRPr="00047DA9">
        <w:rPr>
          <w:i/>
          <w:szCs w:val="24"/>
          <w:lang w:val="en-GB"/>
        </w:rPr>
        <w:t>StageDep</w:t>
      </w:r>
      <w:proofErr w:type="spellEnd"/>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proofErr w:type="spellStart"/>
      <w:r w:rsidR="0067520E" w:rsidRPr="00047DA9">
        <w:rPr>
          <w:i/>
          <w:szCs w:val="24"/>
          <w:lang w:val="en-GB"/>
        </w:rPr>
        <w:t>SexDep</w:t>
      </w:r>
      <w:proofErr w:type="spellEnd"/>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 xml:space="preserve">use the arithmetic mean method </w:t>
      </w:r>
      <w:r w:rsidR="00FF3368" w:rsidRPr="00047DA9">
        <w:rPr>
          <w:lang w:val="en-GB"/>
        </w:rPr>
        <w:t>(</w:t>
      </w:r>
      <w:proofErr w:type="spellStart"/>
      <w:r w:rsidR="00FF3368" w:rsidRPr="00047DA9">
        <w:rPr>
          <w:i/>
          <w:iCs/>
          <w:lang w:val="en-GB"/>
        </w:rPr>
        <w:t>PRMethod</w:t>
      </w:r>
      <w:proofErr w:type="spellEnd"/>
      <w:r w:rsidR="00FF3368" w:rsidRPr="00047DA9">
        <w:rPr>
          <w:lang w:val="en-GB"/>
        </w:rPr>
        <w:t xml:space="preserve">) </w:t>
      </w:r>
      <w:r w:rsidR="00FF3368" w:rsidRPr="00047DA9">
        <w:rPr>
          <w:lang w:val="en-GB"/>
        </w:rPr>
        <w:t>for calculating effective cost (which tends to emphasize the avoidance of high-cost landscape features) and tend to follow highly correlated paths within the landscape</w:t>
      </w:r>
      <w:r w:rsidR="00FF3368" w:rsidRPr="00047DA9">
        <w:rPr>
          <w:lang w:val="en-GB"/>
        </w:rPr>
        <w:t xml:space="preserv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proofErr w:type="gramStart"/>
      <w:r w:rsidRPr="00047DA9">
        <w:rPr>
          <w:szCs w:val="24"/>
          <w:lang w:val="en-GB"/>
        </w:rPr>
        <w:t>Take a look</w:t>
      </w:r>
      <w:proofErr w:type="gramEnd"/>
      <w:r w:rsidRPr="00047DA9">
        <w:rPr>
          <w:szCs w:val="24"/>
          <w:lang w:val="en-GB"/>
        </w:rPr>
        <w:t xml:space="preserve">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w:t>
      </w:r>
      <w:r w:rsidRPr="00047DA9">
        <w:rPr>
          <w:szCs w:val="24"/>
          <w:lang w:val="en-GB"/>
        </w:rPr>
        <w:t>As</w:t>
      </w:r>
      <w:r w:rsidRPr="00047DA9">
        <w:rPr>
          <w:szCs w:val="24"/>
          <w:lang w:val="en-GB"/>
        </w:rPr>
        <w:t xml:space="preserve">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w:t>
      </w:r>
      <w:proofErr w:type="spellStart"/>
      <w:r w:rsidRPr="00047DA9">
        <w:rPr>
          <w:i/>
          <w:szCs w:val="24"/>
          <w:lang w:val="en-GB"/>
        </w:rPr>
        <w:t>Movt</w:t>
      </w:r>
      <w:proofErr w:type="spellEnd"/>
      <w:r w:rsidRPr="00047DA9">
        <w:rPr>
          <w:i/>
          <w:szCs w:val="24"/>
          <w:lang w:val="en-GB"/>
        </w:rPr>
        <w: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proofErr w:type="spellStart"/>
      <w:r w:rsidRPr="00047DA9">
        <w:rPr>
          <w:i/>
          <w:szCs w:val="24"/>
          <w:lang w:val="en-GB"/>
        </w:rPr>
        <w:t>MortHab</w:t>
      </w:r>
      <w:proofErr w:type="spellEnd"/>
      <w:r w:rsidRPr="00047DA9">
        <w:rPr>
          <w:szCs w:val="24"/>
          <w:lang w:val="en-GB"/>
        </w:rPr>
        <w:t xml:space="preserve"> columns, even though in this exercise, step-dependent mortality risk is not habitat-dependent. Note that the number of </w:t>
      </w:r>
      <w:proofErr w:type="spellStart"/>
      <w:r w:rsidRPr="00047DA9">
        <w:rPr>
          <w:i/>
          <w:szCs w:val="24"/>
          <w:lang w:val="en-GB"/>
        </w:rPr>
        <w:t>MortHab</w:t>
      </w:r>
      <w:proofErr w:type="spellEnd"/>
      <w:r w:rsidRPr="00047DA9">
        <w:rPr>
          <w:szCs w:val="24"/>
          <w:lang w:val="en-GB"/>
        </w:rPr>
        <w:t xml:space="preserve"> and </w:t>
      </w:r>
      <w:proofErr w:type="spellStart"/>
      <w:r w:rsidRPr="00047DA9">
        <w:rPr>
          <w:i/>
          <w:szCs w:val="24"/>
          <w:lang w:val="en-GB"/>
        </w:rPr>
        <w:t>CostHab</w:t>
      </w:r>
      <w:proofErr w:type="spellEnd"/>
      <w:r w:rsidRPr="00047DA9">
        <w:rPr>
          <w:szCs w:val="24"/>
          <w:lang w:val="en-GB"/>
        </w:rPr>
        <w:t xml:space="preserve"> columns depends on the parameter </w:t>
      </w:r>
      <w:proofErr w:type="spellStart"/>
      <w:r w:rsidRPr="00047DA9">
        <w:rPr>
          <w:i/>
          <w:szCs w:val="24"/>
          <w:lang w:val="en-GB"/>
        </w:rPr>
        <w:t>MaxHabitats</w:t>
      </w:r>
      <w:proofErr w:type="spellEnd"/>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w:t>
      </w:r>
      <w:proofErr w:type="gramStart"/>
      <w:r w:rsidRPr="00047DA9">
        <w:rPr>
          <w:szCs w:val="24"/>
          <w:lang w:val="en-GB"/>
        </w:rPr>
        <w:t xml:space="preserve">particular </w:t>
      </w:r>
      <w:proofErr w:type="spellStart"/>
      <w:r w:rsidRPr="00047DA9">
        <w:rPr>
          <w:i/>
          <w:szCs w:val="24"/>
          <w:lang w:val="en-GB"/>
        </w:rPr>
        <w:t>LandscapeFile</w:t>
      </w:r>
      <w:proofErr w:type="spellEnd"/>
      <w:proofErr w:type="gramEnd"/>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individuals settle only if at least one individual of the opposite sex is present in the patch.</w:t>
      </w:r>
      <w:r w:rsidRPr="00047DA9">
        <w:rPr>
          <w:rFonts w:eastAsiaTheme="minorEastAsia" w:cs="Times New Roman"/>
          <w:szCs w:val="24"/>
          <w:lang w:val="en-GB"/>
        </w:rPr>
        <w:t xml:space="preserve"> Thus, the </w:t>
      </w:r>
      <w:proofErr w:type="spellStart"/>
      <w:r w:rsidRPr="00047DA9">
        <w:rPr>
          <w:rFonts w:eastAsiaTheme="minorEastAsia" w:cs="Times New Roman"/>
          <w:i/>
          <w:iCs/>
          <w:szCs w:val="24"/>
          <w:lang w:val="en-GB"/>
        </w:rPr>
        <w:t>FindMate</w:t>
      </w:r>
      <w:proofErr w:type="spellEnd"/>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77777777"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w:t>
      </w:r>
      <w:r w:rsidR="00DD3060" w:rsidRPr="00047DA9">
        <w:rPr>
          <w:i/>
          <w:iCs/>
          <w:szCs w:val="24"/>
          <w:lang w:val="en-GB"/>
        </w:rPr>
        <w:t>i.e.</w:t>
      </w:r>
      <w:r w:rsidR="00DD3060" w:rsidRPr="00047DA9">
        <w:rPr>
          <w:szCs w:val="24"/>
          <w:lang w:val="en-GB"/>
        </w:rPr>
        <w:t xml:space="preserve">, </w:t>
      </w:r>
      <w:commentRangeStart w:id="509"/>
      <w:r w:rsidR="00DD3060" w:rsidRPr="00047DA9">
        <w:rPr>
          <w:szCs w:val="24"/>
          <w:lang w:val="en-GB"/>
        </w:rPr>
        <w:t>those that are shared by all individuals</w:t>
      </w:r>
      <w:commentRangeEnd w:id="509"/>
      <w:r w:rsidRPr="00047DA9">
        <w:rPr>
          <w:rStyle w:val="CommentReference"/>
          <w:lang w:val="en-GB"/>
        </w:rPr>
        <w:commentReference w:id="509"/>
      </w:r>
      <w:r w:rsidR="00DD3060" w:rsidRPr="00047DA9">
        <w:rPr>
          <w:szCs w:val="24"/>
          <w:lang w:val="en-GB"/>
        </w:rPr>
        <w:t>) and the output 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4432223D"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Here, we have </w:t>
      </w:r>
      <w:r w:rsidRPr="00047DA9">
        <w:rPr>
          <w:szCs w:val="24"/>
          <w:lang w:val="en-GB"/>
        </w:rPr>
        <w:t>defined</w:t>
      </w:r>
      <w:r w:rsidR="004F795A" w:rsidRPr="00047DA9">
        <w:rPr>
          <w:szCs w:val="24"/>
          <w:lang w:val="en-GB"/>
        </w:rPr>
        <w:t xml:space="preserve"> 10 </w:t>
      </w:r>
      <w:commentRangeStart w:id="510"/>
      <w:r w:rsidR="000F3D00" w:rsidRPr="00047DA9">
        <w:rPr>
          <w:szCs w:val="24"/>
          <w:lang w:val="en-GB"/>
        </w:rPr>
        <w:t xml:space="preserve">initially monomorphic </w:t>
      </w:r>
      <w:commentRangeEnd w:id="510"/>
      <w:r w:rsidRPr="00047DA9">
        <w:rPr>
          <w:rStyle w:val="CommentReference"/>
          <w:lang w:val="en-GB"/>
        </w:rPr>
        <w:commentReference w:id="510"/>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w:t>
      </w:r>
      <w:proofErr w:type="gramStart"/>
      <w:r w:rsidRPr="00047DA9">
        <w:rPr>
          <w:szCs w:val="24"/>
          <w:lang w:val="en-GB"/>
        </w:rPr>
        <w:t>take a look</w:t>
      </w:r>
      <w:proofErr w:type="gramEnd"/>
      <w:r w:rsidRPr="00047DA9">
        <w:rPr>
          <w:szCs w:val="24"/>
          <w:lang w:val="en-GB"/>
        </w:rPr>
        <w:t xml:space="preserve">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w:t>
      </w:r>
      <w:proofErr w:type="spellStart"/>
      <w:r w:rsidRPr="00047DA9">
        <w:rPr>
          <w:szCs w:val="24"/>
        </w:rPr>
        <w:t>Output_Maps</w:t>
      </w:r>
      <w:proofErr w:type="spellEnd"/>
      <w:r w:rsidRPr="00047DA9">
        <w:rPr>
          <w:szCs w:val="24"/>
        </w:rPr>
        <w:t xml:space="preserve"> and Outputs folder for this exercise) and open it to run the batch mode from the </w:t>
      </w:r>
      <w:r w:rsidRPr="00047DA9">
        <w:rPr>
          <w:i/>
          <w:iCs/>
          <w:szCs w:val="24"/>
          <w:rPrChange w:id="511" w:author="Pannetier, Theo" w:date="2024-06-08T21:18:00Z">
            <w:rPr>
              <w:szCs w:val="24"/>
            </w:rPr>
          </w:rPrChange>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w:t>
      </w:r>
      <w:proofErr w:type="gramStart"/>
      <w:r w:rsidRPr="00047DA9">
        <w:rPr>
          <w:szCs w:val="24"/>
        </w:rPr>
        <w:t>to</w:t>
      </w:r>
      <w:proofErr w:type="gramEnd"/>
      <w:r w:rsidRPr="00047DA9">
        <w:rPr>
          <w:szCs w:val="24"/>
        </w:rPr>
        <w:t xml:space="preserve"> close RangeShifter. Now </w:t>
      </w:r>
      <w:proofErr w:type="gramStart"/>
      <w:r w:rsidRPr="00047DA9">
        <w:rPr>
          <w:szCs w:val="24"/>
        </w:rPr>
        <w:t>take a look</w:t>
      </w:r>
      <w:proofErr w:type="gramEnd"/>
      <w:r w:rsidRPr="00047DA9">
        <w:rPr>
          <w:szCs w:val="24"/>
        </w:rPr>
        <w:t xml:space="preserve">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proofErr w:type="spellStart"/>
      <w:r w:rsidRPr="00047DA9">
        <w:rPr>
          <w:i/>
          <w:szCs w:val="24"/>
        </w:rPr>
        <w:t>LandFile</w:t>
      </w:r>
      <w:proofErr w:type="spellEnd"/>
      <w:r w:rsidRPr="00047DA9">
        <w:rPr>
          <w:szCs w:val="24"/>
        </w:rPr>
        <w:t>, there would be a separate set of files for each landscape.</w:t>
      </w:r>
      <w:r w:rsidR="0014717F" w:rsidRPr="00047DA9">
        <w:rPr>
          <w:szCs w:val="24"/>
        </w:rPr>
        <w:t xml:space="preserve"> </w:t>
      </w:r>
      <w:r w:rsidR="0014717F" w:rsidRPr="00047DA9">
        <w:t xml:space="preserve">The output files will be </w:t>
      </w:r>
      <w:proofErr w:type="gramStart"/>
      <w:r w:rsidR="0014717F" w:rsidRPr="00047DA9">
        <w:t>similar to</w:t>
      </w:r>
      <w:proofErr w:type="gramEnd"/>
      <w:r w:rsidR="0014717F" w:rsidRPr="00047DA9">
        <w:t xml:space="preserve">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w:t>
      </w:r>
      <w:r w:rsidRPr="00047DA9">
        <w:rPr>
          <w:rFonts w:cs="Times New Roman"/>
          <w:i/>
          <w:szCs w:val="24"/>
          <w:lang w:val="en-GB"/>
        </w:rPr>
        <w:t>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w:t>
      </w:r>
      <w:r w:rsidRPr="00047DA9">
        <w:rPr>
          <w:rFonts w:cs="Times New Roman"/>
          <w:i/>
          <w:szCs w:val="24"/>
          <w:lang w:val="en-GB"/>
        </w:rPr>
        <w:t>Batch1_Sim1_Land37_Occupancy</w:t>
      </w:r>
      <w:r w:rsidRPr="00047DA9">
        <w:rPr>
          <w:rFonts w:cs="Times New Roman"/>
          <w:i/>
          <w:szCs w:val="24"/>
          <w:lang w:val="en-GB"/>
        </w:rPr>
        <w:t xml:space="preserve">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2C0767AE">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proofErr w:type="spellStart"/>
      <w:r w:rsidRPr="00047DA9">
        <w:rPr>
          <w:szCs w:val="24"/>
          <w:highlight w:val="yellow"/>
        </w:rPr>
        <w:t>X</w:t>
      </w:r>
      <w:r w:rsidR="00402C3C" w:rsidRPr="00047DA9">
        <w:rPr>
          <w:szCs w:val="24"/>
          <w:highlight w:val="yellow"/>
        </w:rPr>
        <w:t>xxx</w:t>
      </w:r>
      <w:proofErr w:type="spellEnd"/>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r w:rsidRPr="00047DA9">
        <w:rPr>
          <w:szCs w:val="24"/>
          <w:highlight w:val="yellow"/>
        </w:rPr>
        <w:lastRenderedPageBreak/>
        <w:t>Figures and R code…</w:t>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 xml:space="preserve">The batch mode can be used in just the way described above, </w:t>
      </w:r>
      <w:proofErr w:type="gramStart"/>
      <w:r w:rsidRPr="00047DA9">
        <w:rPr>
          <w:szCs w:val="24"/>
        </w:rPr>
        <w:t>namely</w:t>
      </w:r>
      <w:proofErr w:type="gramEnd"/>
      <w:r w:rsidRPr="00047DA9">
        <w:rPr>
          <w:szCs w:val="24"/>
        </w:rPr>
        <w:t xml:space="preserve">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proofErr w:type="spellStart"/>
      <w:r w:rsidRPr="00047DA9">
        <w:rPr>
          <w:i/>
        </w:rPr>
        <w:t>StageStructFile</w:t>
      </w:r>
      <w:proofErr w:type="spellEnd"/>
      <w:r w:rsidRPr="00047DA9">
        <w:t xml:space="preserve">, </w:t>
      </w:r>
      <w:proofErr w:type="spellStart"/>
      <w:r w:rsidRPr="00047DA9">
        <w:rPr>
          <w:i/>
        </w:rPr>
        <w:t>TransferFile</w:t>
      </w:r>
      <w:proofErr w:type="spellEnd"/>
      <w:r w:rsidR="000038D6" w:rsidRPr="00047DA9">
        <w:rPr>
          <w:i/>
        </w:rPr>
        <w:t xml:space="preserve">, </w:t>
      </w:r>
      <w:proofErr w:type="spellStart"/>
      <w:r w:rsidR="000038D6" w:rsidRPr="00047DA9">
        <w:rPr>
          <w:i/>
        </w:rPr>
        <w:t>GeneticsFile</w:t>
      </w:r>
      <w:proofErr w:type="spellEnd"/>
      <w:r w:rsidR="000038D6" w:rsidRPr="00047DA9">
        <w:rPr>
          <w:i/>
        </w:rPr>
        <w:t xml:space="preserve">, </w:t>
      </w:r>
      <w:proofErr w:type="spellStart"/>
      <w:r w:rsidR="000038D6" w:rsidRPr="00047DA9">
        <w:rPr>
          <w:i/>
        </w:rPr>
        <w:t>TraitsFile</w:t>
      </w:r>
      <w:proofErr w:type="spellEnd"/>
      <w:r w:rsidRPr="00047DA9">
        <w:t xml:space="preserve"> </w:t>
      </w:r>
      <w:r w:rsidRPr="00047DA9">
        <w:t xml:space="preserve">and </w:t>
      </w:r>
      <w:proofErr w:type="spellStart"/>
      <w:r w:rsidRPr="00047DA9">
        <w:rPr>
          <w:i/>
        </w:rPr>
        <w:t>InitialisationFile</w:t>
      </w:r>
      <w:proofErr w:type="spellEnd"/>
      <w:r w:rsidRPr="00047DA9">
        <w:t xml:space="preserve">. In the </w:t>
      </w:r>
      <w:proofErr w:type="spellStart"/>
      <w:r w:rsidRPr="00047DA9">
        <w:rPr>
          <w:i/>
        </w:rPr>
        <w:t>EmigrationFile</w:t>
      </w:r>
      <w:proofErr w:type="spellEnd"/>
      <w:r w:rsidRPr="00047DA9">
        <w:t xml:space="preserve">, all three lines must be copied and changed to </w:t>
      </w:r>
      <w:r w:rsidRPr="00047DA9">
        <w:rPr>
          <w:i/>
        </w:rPr>
        <w:t>Simulation</w:t>
      </w:r>
      <w:r w:rsidRPr="00047DA9">
        <w:t xml:space="preserve"> 2. So far, the second simulation is the same as the first; the critical change is in the </w:t>
      </w:r>
      <w:proofErr w:type="spellStart"/>
      <w:r w:rsidRPr="00047DA9">
        <w:rPr>
          <w:i/>
        </w:rPr>
        <w:t>SettlementFile</w:t>
      </w:r>
      <w:proofErr w:type="spellEnd"/>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proofErr w:type="spellStart"/>
      <w:r w:rsidRPr="00047DA9">
        <w:rPr>
          <w:i/>
        </w:rPr>
        <w:t>SexDep</w:t>
      </w:r>
      <w:proofErr w:type="spellEnd"/>
      <w:r w:rsidRPr="00047DA9">
        <w:t xml:space="preserve"> to 1 and </w:t>
      </w:r>
      <w:proofErr w:type="spellStart"/>
      <w:r w:rsidRPr="00047DA9">
        <w:rPr>
          <w:i/>
        </w:rPr>
        <w:t>FindMate</w:t>
      </w:r>
      <w:proofErr w:type="spellEnd"/>
      <w:r w:rsidRPr="00047DA9">
        <w:t xml:space="preserve"> to 0, and on the second new line change </w:t>
      </w:r>
      <w:proofErr w:type="spellStart"/>
      <w:r w:rsidRPr="00047DA9">
        <w:rPr>
          <w:i/>
        </w:rPr>
        <w:t>SexDep</w:t>
      </w:r>
      <w:proofErr w:type="spellEnd"/>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1">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proofErr w:type="spellStart"/>
      <w:r w:rsidRPr="00047DA9">
        <w:rPr>
          <w:i/>
          <w:szCs w:val="24"/>
          <w:lang w:val="en-GB"/>
        </w:rPr>
        <w:t>SettlementFile</w:t>
      </w:r>
      <w:proofErr w:type="spellEnd"/>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proofErr w:type="spellStart"/>
      <w:r w:rsidRPr="00047DA9">
        <w:rPr>
          <w:i/>
          <w:szCs w:val="24"/>
          <w:lang w:val="en-GB"/>
        </w:rPr>
        <w:t>BatchNum</w:t>
      </w:r>
      <w:proofErr w:type="spellEnd"/>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proofErr w:type="spellStart"/>
      <w:r w:rsidRPr="00047DA9">
        <w:rPr>
          <w:i/>
          <w:szCs w:val="24"/>
          <w:lang w:val="en-GB"/>
        </w:rPr>
        <w:t>SettlementFile</w:t>
      </w:r>
      <w:proofErr w:type="spellEnd"/>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proofErr w:type="spellStart"/>
      <w:r w:rsidRPr="00047DA9">
        <w:rPr>
          <w:i/>
          <w:szCs w:val="24"/>
          <w:lang w:val="en-GB"/>
        </w:rPr>
        <w:t>TransferFile</w:t>
      </w:r>
      <w:proofErr w:type="spellEnd"/>
      <w:r w:rsidRPr="00047DA9">
        <w:rPr>
          <w:szCs w:val="24"/>
          <w:lang w:val="en-GB"/>
        </w:rPr>
        <w:t xml:space="preserve">, the </w:t>
      </w:r>
      <w:proofErr w:type="spellStart"/>
      <w:r w:rsidRPr="00047DA9">
        <w:rPr>
          <w:i/>
          <w:szCs w:val="24"/>
          <w:lang w:val="en-GB"/>
        </w:rPr>
        <w:t>SMtype</w:t>
      </w:r>
      <w:proofErr w:type="spellEnd"/>
      <w:r w:rsidRPr="00047DA9">
        <w:rPr>
          <w:szCs w:val="24"/>
          <w:lang w:val="en-GB"/>
        </w:rPr>
        <w:t xml:space="preserve"> column must be changed to 1, and the seven </w:t>
      </w:r>
      <w:proofErr w:type="spellStart"/>
      <w:r w:rsidRPr="00047DA9">
        <w:rPr>
          <w:i/>
          <w:szCs w:val="24"/>
          <w:lang w:val="en-GB"/>
        </w:rPr>
        <w:t>MortHab</w:t>
      </w:r>
      <w:proofErr w:type="spellEnd"/>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w:t>
      </w:r>
      <w:proofErr w:type="spellStart"/>
      <w:r w:rsidRPr="00047DA9">
        <w:rPr>
          <w:szCs w:val="24"/>
        </w:rPr>
        <w:t>behaviours</w:t>
      </w:r>
      <w:proofErr w:type="spellEnd"/>
      <w:r w:rsidRPr="00047DA9">
        <w:rPr>
          <w:szCs w:val="24"/>
        </w:rPr>
        <w:t xml:space="preserve"> like mate-finding in the settlement decisions; females will settle in suitable habitat patches and then will automatically be able to attempt reproduction. </w:t>
      </w:r>
      <w:r w:rsidRPr="00047DA9">
        <w:rPr>
          <w:szCs w:val="24"/>
        </w:rPr>
        <w:t xml:space="preserve">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proofErr w:type="spellStart"/>
      <w:r w:rsidR="0067520E" w:rsidRPr="00047DA9">
        <w:rPr>
          <w:i/>
          <w:szCs w:val="24"/>
          <w:lang w:val="en-GB"/>
        </w:rPr>
        <w:t>Output_Maps</w:t>
      </w:r>
      <w:proofErr w:type="spellEnd"/>
      <w:r w:rsidR="0067520E" w:rsidRPr="00047DA9">
        <w:rPr>
          <w:szCs w:val="24"/>
          <w:lang w:val="en-GB"/>
        </w:rPr>
        <w:t xml:space="preserve"> folders) or, in the same working directory, by allocating a different </w:t>
      </w:r>
      <w:proofErr w:type="spellStart"/>
      <w:r w:rsidR="0067520E" w:rsidRPr="00047DA9">
        <w:rPr>
          <w:i/>
          <w:szCs w:val="24"/>
          <w:lang w:val="en-GB"/>
        </w:rPr>
        <w:t>BatchNum</w:t>
      </w:r>
      <w:proofErr w:type="spellEnd"/>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proofErr w:type="spellStart"/>
      <w:r w:rsidRPr="00047DA9">
        <w:rPr>
          <w:i/>
          <w:szCs w:val="24"/>
          <w:lang w:val="en-GB"/>
        </w:rPr>
        <w:t>LandFile</w:t>
      </w:r>
      <w:proofErr w:type="spellEnd"/>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proofErr w:type="spellStart"/>
      <w:r w:rsidRPr="00047DA9">
        <w:rPr>
          <w:i/>
          <w:szCs w:val="24"/>
          <w:lang w:val="en-GB"/>
        </w:rPr>
        <w:t>BatchNum</w:t>
      </w:r>
      <w:proofErr w:type="spellEnd"/>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proofErr w:type="spellStart"/>
      <w:r w:rsidRPr="00047DA9">
        <w:rPr>
          <w:i/>
          <w:szCs w:val="24"/>
          <w:lang w:val="en-GB"/>
        </w:rPr>
        <w:t>LandFile</w:t>
      </w:r>
      <w:proofErr w:type="spellEnd"/>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proofErr w:type="spellStart"/>
      <w:r w:rsidRPr="00047DA9">
        <w:rPr>
          <w:i/>
          <w:szCs w:val="24"/>
          <w:lang w:val="en-GB"/>
        </w:rPr>
        <w:t>ParameterFile</w:t>
      </w:r>
      <w:proofErr w:type="spellEnd"/>
      <w:r w:rsidRPr="00047DA9">
        <w:rPr>
          <w:szCs w:val="24"/>
          <w:lang w:val="en-GB"/>
        </w:rPr>
        <w:t xml:space="preserve">; change the name of </w:t>
      </w:r>
      <w:r w:rsidRPr="00047DA9">
        <w:rPr>
          <w:szCs w:val="24"/>
          <w:lang w:val="en-GB"/>
        </w:rPr>
        <w:lastRenderedPageBreak/>
        <w:t xml:space="preserve">the </w:t>
      </w:r>
      <w:proofErr w:type="spellStart"/>
      <w:r w:rsidRPr="00047DA9">
        <w:rPr>
          <w:i/>
          <w:szCs w:val="24"/>
          <w:lang w:val="en-GB"/>
        </w:rPr>
        <w:t>TransMatrixFile</w:t>
      </w:r>
      <w:proofErr w:type="spellEnd"/>
      <w:r w:rsidRPr="00047DA9">
        <w:rPr>
          <w:szCs w:val="24"/>
          <w:lang w:val="en-GB"/>
        </w:rPr>
        <w:t xml:space="preserve"> in the </w:t>
      </w:r>
      <w:proofErr w:type="spellStart"/>
      <w:r w:rsidRPr="00047DA9">
        <w:rPr>
          <w:i/>
          <w:szCs w:val="24"/>
          <w:lang w:val="en-GB"/>
        </w:rPr>
        <w:t>StageStructFile</w:t>
      </w:r>
      <w:proofErr w:type="spellEnd"/>
      <w:r w:rsidRPr="00047DA9">
        <w:rPr>
          <w:szCs w:val="24"/>
          <w:lang w:val="en-GB"/>
        </w:rPr>
        <w:t xml:space="preserve">, and in the new </w:t>
      </w:r>
      <w:proofErr w:type="spellStart"/>
      <w:r w:rsidRPr="00047DA9">
        <w:rPr>
          <w:i/>
          <w:szCs w:val="24"/>
          <w:lang w:val="en-GB"/>
        </w:rPr>
        <w:t>TransMatrixFile</w:t>
      </w:r>
      <w:proofErr w:type="spellEnd"/>
      <w:r w:rsidRPr="00047DA9">
        <w:rPr>
          <w:szCs w:val="24"/>
          <w:lang w:val="en-GB"/>
        </w:rPr>
        <w:t xml:space="preserve"> itself, set the fecundity of stage 2 to 2.5; change </w:t>
      </w:r>
      <w:proofErr w:type="spellStart"/>
      <w:r w:rsidRPr="00047DA9">
        <w:rPr>
          <w:i/>
          <w:szCs w:val="24"/>
          <w:lang w:val="en-GB"/>
        </w:rPr>
        <w:t>FindMate</w:t>
      </w:r>
      <w:proofErr w:type="spellEnd"/>
      <w:r w:rsidRPr="00047DA9">
        <w:rPr>
          <w:szCs w:val="24"/>
          <w:lang w:val="en-GB"/>
        </w:rPr>
        <w:t xml:space="preserve"> to 0 in the </w:t>
      </w:r>
      <w:proofErr w:type="spellStart"/>
      <w:r w:rsidRPr="00047DA9">
        <w:rPr>
          <w:i/>
          <w:szCs w:val="24"/>
          <w:lang w:val="en-GB"/>
        </w:rPr>
        <w:t>SettlementFile</w:t>
      </w:r>
      <w:proofErr w:type="spellEnd"/>
      <w:r w:rsidRPr="00047DA9">
        <w:rPr>
          <w:szCs w:val="24"/>
          <w:lang w:val="en-GB"/>
        </w:rPr>
        <w:t xml:space="preserve">; change </w:t>
      </w:r>
      <w:proofErr w:type="spellStart"/>
      <w:r w:rsidRPr="00047DA9">
        <w:rPr>
          <w:i/>
          <w:szCs w:val="24"/>
          <w:lang w:val="en-GB"/>
        </w:rPr>
        <w:t>IndsHa</w:t>
      </w:r>
      <w:proofErr w:type="spellEnd"/>
      <w:r w:rsidRPr="00047DA9">
        <w:rPr>
          <w:szCs w:val="24"/>
          <w:lang w:val="en-GB"/>
        </w:rPr>
        <w:t xml:space="preserve"> to 5 in the </w:t>
      </w:r>
      <w:proofErr w:type="spellStart"/>
      <w:r w:rsidRPr="00047DA9">
        <w:rPr>
          <w:i/>
          <w:szCs w:val="24"/>
          <w:lang w:val="en-GB"/>
        </w:rPr>
        <w:t>InitialisationFile</w:t>
      </w:r>
      <w:proofErr w:type="spellEnd"/>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w:t>
      </w:r>
      <w:proofErr w:type="gramStart"/>
      <w:r w:rsidRPr="00047DA9">
        <w:rPr>
          <w:szCs w:val="24"/>
          <w:lang w:val="en-GB"/>
        </w:rPr>
        <w:t>provided that</w:t>
      </w:r>
      <w:proofErr w:type="gramEnd"/>
      <w:r w:rsidRPr="00047DA9">
        <w:rPr>
          <w:szCs w:val="24"/>
          <w:lang w:val="en-GB"/>
        </w:rPr>
        <w:t xml:space="preserve">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512" w:name="_Toc457377030"/>
      <w:r w:rsidRPr="00047DA9">
        <w:br w:type="page"/>
      </w:r>
    </w:p>
    <w:p w14:paraId="661B5CB0" w14:textId="0AB8ED66" w:rsidR="005C0200" w:rsidRPr="00047DA9" w:rsidRDefault="005C0200" w:rsidP="005C0200">
      <w:pPr>
        <w:pStyle w:val="Heading2"/>
        <w:numPr>
          <w:ilvl w:val="1"/>
          <w:numId w:val="14"/>
        </w:numPr>
      </w:pPr>
      <w:bookmarkStart w:id="513" w:name="_Toc180771697"/>
      <w:r w:rsidRPr="00047DA9">
        <w:lastRenderedPageBreak/>
        <w:t xml:space="preserve">Exercise </w:t>
      </w:r>
      <w:bookmarkEnd w:id="512"/>
      <w:r w:rsidRPr="00047DA9">
        <w:t>5</w:t>
      </w:r>
      <w:bookmarkEnd w:id="513"/>
      <w:r w:rsidRPr="00047DA9">
        <w:t xml:space="preserve"> </w:t>
      </w:r>
    </w:p>
    <w:p w14:paraId="42BFB6B6" w14:textId="365D76E2" w:rsidR="005C0200" w:rsidRPr="00047DA9" w:rsidRDefault="005C0200" w:rsidP="005C0200">
      <w:pPr>
        <w:pStyle w:val="Heading3"/>
        <w:numPr>
          <w:ilvl w:val="2"/>
          <w:numId w:val="14"/>
        </w:numPr>
      </w:pPr>
      <w:bookmarkStart w:id="514" w:name="_Toc180771698"/>
      <w:r w:rsidRPr="00047DA9">
        <w:t>Introduction to genetics in RangeShifter v</w:t>
      </w:r>
      <w:r w:rsidR="00F3751C" w:rsidRPr="00047DA9">
        <w:t>3</w:t>
      </w:r>
      <w:bookmarkEnd w:id="514"/>
    </w:p>
    <w:p w14:paraId="0B2EFBFF" w14:textId="6489A649" w:rsidR="00F3751C" w:rsidRPr="00047DA9" w:rsidRDefault="005C0200" w:rsidP="005C0200">
      <w:pPr>
        <w:rPr>
          <w:ins w:id="515" w:author="Pannetier, Theo" w:date="2024-10-20T11:08:00Z" w16du:dateUtc="2024-10-20T10:08:00Z"/>
        </w:rPr>
      </w:pPr>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w:t>
        </w:r>
        <w:r w:rsidR="00A95055" w:rsidRPr="00047DA9">
          <w:rPr>
            <w:rStyle w:val="Hyperlink"/>
            <w:color w:val="0000FF"/>
          </w:rPr>
          <w:t> </w:t>
        </w:r>
        <w:r w:rsidR="00A95055" w:rsidRPr="00047DA9">
          <w:rPr>
            <w:rStyle w:val="Hyperlink"/>
            <w:color w:val="0000FF"/>
          </w:rPr>
          <w:t>2.6</w:t>
        </w:r>
      </w:hyperlink>
      <w:r w:rsidR="00A95055" w:rsidRPr="00047DA9">
        <w:t>)</w:t>
      </w:r>
      <w:r w:rsidRPr="00047DA9">
        <w:t xml:space="preserve"> in the manual and the template spreadsheets in the </w:t>
      </w:r>
      <w:proofErr w:type="spellStart"/>
      <w:r w:rsidRPr="00047DA9">
        <w:rPr>
          <w:i/>
        </w:rPr>
        <w:t>Batchmode</w:t>
      </w:r>
      <w:proofErr w:type="spellEnd"/>
      <w:r w:rsidRPr="00047DA9">
        <w:t xml:space="preserve"> folder, especially with regard to how to set up the </w:t>
      </w:r>
      <w:proofErr w:type="spellStart"/>
      <w:r w:rsidRPr="00047DA9">
        <w:rPr>
          <w:i/>
        </w:rPr>
        <w:t>GeneticsFile</w:t>
      </w:r>
      <w:proofErr w:type="spellEnd"/>
      <w:r w:rsidRPr="00047DA9">
        <w:t xml:space="preserve"> and the </w:t>
      </w:r>
      <w:del w:id="516" w:author="Pannetier, Theo" w:date="2024-06-08T19:22:00Z">
        <w:r w:rsidRPr="00047DA9" w:rsidDel="00A27D76">
          <w:rPr>
            <w:i/>
          </w:rPr>
          <w:delText>Archfile</w:delText>
        </w:r>
      </w:del>
      <w:proofErr w:type="spellStart"/>
      <w:ins w:id="517" w:author="Pannetier, Theo" w:date="2024-06-08T19:22:00Z">
        <w:r w:rsidR="00A27D76" w:rsidRPr="00047DA9">
          <w:rPr>
            <w:i/>
          </w:rPr>
          <w:t>TraitsFile</w:t>
        </w:r>
      </w:ins>
      <w:proofErr w:type="spellEnd"/>
      <w:r w:rsidRPr="00047DA9">
        <w:t xml:space="preserve">. Additionally, you will gain further familiarity with some of the output files which RangeShifter can </w:t>
      </w:r>
      <w:r w:rsidR="00063DBF" w:rsidRPr="00047DA9">
        <w:t>produce</w:t>
      </w:r>
      <w:del w:id="518" w:author="Pannetier, Theo" w:date="2024-10-18T11:00:00Z" w16du:dateUtc="2024-10-18T10:00:00Z">
        <w:r w:rsidR="00063DBF" w:rsidRPr="00047DA9" w:rsidDel="00063DBF">
          <w:delText xml:space="preserve"> and</w:delText>
        </w:r>
        <w:r w:rsidRPr="00047DA9" w:rsidDel="00063DBF">
          <w:delText xml:space="preserve"> develop some techniques for visualising the output</w:delText>
        </w:r>
      </w:del>
      <w:r w:rsidRPr="00047DA9">
        <w:t>.</w:t>
      </w:r>
    </w:p>
    <w:p w14:paraId="631DDF16" w14:textId="18AC9399" w:rsidR="00F3751C" w:rsidRPr="00047DA9" w:rsidRDefault="00F3751C" w:rsidP="005C0200">
      <w:ins w:id="519" w:author="Pannetier, Theo" w:date="2024-10-20T11:09:00Z" w16du:dateUtc="2024-10-20T10:09:00Z">
        <w:r w:rsidRPr="00047DA9">
          <w:t>During</w:t>
        </w:r>
      </w:ins>
      <w:ins w:id="520" w:author="Pannetier, Theo" w:date="2024-10-20T11:08:00Z" w16du:dateUtc="2024-10-20T10:08:00Z">
        <w:r w:rsidRPr="00047DA9">
          <w:t xml:space="preserve"> this exercise, you will set up the inputs file from scratch. </w:t>
        </w:r>
      </w:ins>
      <w:ins w:id="521" w:author="Pannetier, Theo" w:date="2024-10-20T11:10:00Z" w16du:dateUtc="2024-10-20T10:10:00Z">
        <w:r w:rsidRPr="00047DA9">
          <w:t xml:space="preserve">A good starting point is to </w:t>
        </w:r>
      </w:ins>
      <w:ins w:id="522" w:author="Pannetier, Theo" w:date="2024-10-20T11:14:00Z" w16du:dateUtc="2024-10-20T10:14:00Z">
        <w:r w:rsidR="00CD627B" w:rsidRPr="00047DA9">
          <w:t>copy</w:t>
        </w:r>
      </w:ins>
      <w:ins w:id="523" w:author="Pannetier, Theo" w:date="2024-10-20T11:10:00Z" w16du:dateUtc="2024-10-20T10:10:00Z">
        <w:r w:rsidRPr="00047DA9">
          <w:t xml:space="preserve"> the templates in the </w:t>
        </w:r>
      </w:ins>
      <w:ins w:id="524" w:author="Pannetier, Theo" w:date="2024-10-20T11:11:00Z" w16du:dateUtc="2024-10-20T10:11:00Z">
        <w:r w:rsidRPr="00047DA9">
          <w:t xml:space="preserve">documentation spreadsheets. Note that the number of columns required changes with </w:t>
        </w:r>
      </w:ins>
      <w:ins w:id="525" w:author="Pannetier, Theo" w:date="2024-10-20T11:12:00Z" w16du:dateUtc="2024-10-20T10:12:00Z">
        <w:r w:rsidRPr="00047DA9">
          <w:t>the type of model. For example,</w:t>
        </w:r>
      </w:ins>
      <w:ins w:id="526" w:author="Pannetier, Theo" w:date="2024-10-20T11:13:00Z" w16du:dateUtc="2024-10-20T10:13:00Z">
        <w:r w:rsidR="00CD627B" w:rsidRPr="00047DA9">
          <w:t xml:space="preserve"> for specifying emigration parameters for a stage-structured model and sexual</w:t>
        </w:r>
      </w:ins>
      <w:ins w:id="527" w:author="Pannetier, Theo" w:date="2024-10-20T11:14:00Z" w16du:dateUtc="2024-10-20T10:14:00Z">
        <w:r w:rsidR="00CD627B" w:rsidRPr="00047DA9">
          <w:t xml:space="preserve"> reproduction, you would use the template in the </w:t>
        </w:r>
      </w:ins>
      <w:ins w:id="528" w:author="Pannetier, Theo" w:date="2024-10-20T11:15:00Z" w16du:dateUtc="2024-10-20T10:15:00Z">
        <w:r w:rsidR="00CD627B" w:rsidRPr="00047DA9">
          <w:t>“</w:t>
        </w:r>
      </w:ins>
      <w:ins w:id="529" w:author="Pannetier, Theo" w:date="2024-10-20T11:14:00Z" w16du:dateUtc="2024-10-20T10:14:00Z">
        <w:r w:rsidR="00CD627B" w:rsidRPr="00047DA9">
          <w:t xml:space="preserve">Stage 1, </w:t>
        </w:r>
        <w:proofErr w:type="spellStart"/>
        <w:r w:rsidR="00CD627B" w:rsidRPr="00047DA9">
          <w:t>Repr</w:t>
        </w:r>
        <w:proofErr w:type="spellEnd"/>
        <w:r w:rsidR="00CD627B" w:rsidRPr="00047DA9">
          <w:t xml:space="preserve"> 1,2” </w:t>
        </w:r>
      </w:ins>
      <w:ins w:id="530" w:author="Pannetier, Theo" w:date="2024-10-20T11:15:00Z" w16du:dateUtc="2024-10-20T10:15:00Z">
        <w:r w:rsidR="00CD627B" w:rsidRPr="00047DA9">
          <w:t xml:space="preserve">sheet of the </w:t>
        </w:r>
        <w:proofErr w:type="spellStart"/>
        <w:r w:rsidR="00CD627B" w:rsidRPr="00047DA9">
          <w:t>EmigrationFile</w:t>
        </w:r>
        <w:proofErr w:type="spellEnd"/>
        <w:r w:rsidR="00CD627B" w:rsidRPr="00047DA9">
          <w:t xml:space="preserve"> spread</w:t>
        </w:r>
      </w:ins>
      <w:ins w:id="531" w:author="Pannetier, Theo" w:date="2024-10-20T11:23:00Z" w16du:dateUtc="2024-10-20T10:23:00Z">
        <w:r w:rsidR="00B867DE" w:rsidRPr="00047DA9">
          <w:t>sheet.</w:t>
        </w:r>
      </w:ins>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 xml:space="preserve">The artificially generated landscape is 100 rows by 100 </w:t>
      </w:r>
      <w:proofErr w:type="gramStart"/>
      <w:r w:rsidRPr="00047DA9">
        <w:t>columns, and</w:t>
      </w:r>
      <w:proofErr w:type="gramEnd"/>
      <w:r w:rsidRPr="00047DA9">
        <w:t xml:space="preserve"> contains 1% suitable discrete habitat located at random. There is an annual local extinction probability of 15%. The landscape should have reflective boundaries (</w:t>
      </w:r>
      <w:r w:rsidRPr="00047DA9">
        <w:rPr>
          <w:i/>
        </w:rPr>
        <w:t>Absorbing</w:t>
      </w:r>
      <w:r w:rsidRPr="00047DA9">
        <w:t xml:space="preserve"> = 0 in the </w:t>
      </w:r>
      <w:proofErr w:type="spellStart"/>
      <w:r w:rsidRPr="00047DA9">
        <w:rPr>
          <w:i/>
        </w:rPr>
        <w:t>ParameterFile</w:t>
      </w:r>
      <w:proofErr w:type="spellEnd"/>
      <w:r w:rsidRPr="00047DA9">
        <w:t>)</w:t>
      </w:r>
      <w:r w:rsidR="0061125C" w:rsidRPr="00047DA9">
        <w:t xml:space="preserve"> </w:t>
      </w:r>
      <w:ins w:id="532" w:author="Pannetier, Theo" w:date="2024-10-18T17:22:00Z" w16du:dateUtc="2024-10-18T16:22:00Z">
        <w:r w:rsidR="0061125C" w:rsidRPr="00047DA9">
          <w:t>and a resolution of 100m.</w:t>
        </w:r>
      </w:ins>
    </w:p>
    <w:p w14:paraId="050FA318" w14:textId="1E4C60FC" w:rsidR="005C0200" w:rsidRPr="00047DA9" w:rsidRDefault="005C0200" w:rsidP="005C0200">
      <w:pPr>
        <w:pStyle w:val="Normalnumbered"/>
      </w:pPr>
      <w:r w:rsidRPr="00047DA9">
        <w:t>The demography of the species is sexual (simple model) and stage-structured, having just two stages (juveniles and adults)</w:t>
      </w:r>
      <w:del w:id="533" w:author="Pannetier, Theo" w:date="2024-10-20T11:25:00Z" w16du:dateUtc="2024-10-20T10:25:00Z">
        <w:r w:rsidRPr="00047DA9" w:rsidDel="00B867DE">
          <w:delText>.</w:delText>
        </w:r>
      </w:del>
      <w:ins w:id="534" w:author="Pannetier, Theo" w:date="2024-10-20T11:25:00Z" w16du:dateUtc="2024-10-20T10:25:00Z">
        <w:r w:rsidR="00B867DE" w:rsidRPr="00047DA9">
          <w:t xml:space="preserve">. Juveniles have a transition rate of 1 and adults </w:t>
        </w:r>
      </w:ins>
      <w:ins w:id="535" w:author="Pannetier, Theo" w:date="2024-10-20T11:26:00Z" w16du:dateUtc="2024-10-20T10:26:00Z">
        <w:r w:rsidR="00B867DE" w:rsidRPr="00047DA9">
          <w:t>have a survival rate of 0.5.</w:t>
        </w:r>
      </w:ins>
      <w:r w:rsidRPr="00047DA9">
        <w:t xml:space="preserve"> </w:t>
      </w:r>
      <w:ins w:id="536" w:author="Pannetier, Theo" w:date="2024-10-20T11:34:00Z" w16du:dateUtc="2024-10-20T10:34:00Z">
        <w:r w:rsidR="00A71D3C" w:rsidRPr="00047DA9">
          <w:t>All a</w:t>
        </w:r>
      </w:ins>
      <w:ins w:id="537" w:author="Pannetier, Theo" w:date="2024-10-20T11:24:00Z" w16du:dateUtc="2024-10-20T10:24:00Z">
        <w:r w:rsidR="00B867DE" w:rsidRPr="00047DA9">
          <w:t>dult</w:t>
        </w:r>
      </w:ins>
      <w:ins w:id="538" w:author="Pannetier, Theo" w:date="2024-10-20T11:34:00Z" w16du:dateUtc="2024-10-20T10:34:00Z">
        <w:r w:rsidR="00A71D3C" w:rsidRPr="00047DA9">
          <w:t>s</w:t>
        </w:r>
      </w:ins>
      <w:ins w:id="539" w:author="Pannetier, Theo" w:date="2024-10-20T11:24:00Z" w16du:dateUtc="2024-10-20T10:24:00Z">
        <w:r w:rsidR="00B867DE" w:rsidRPr="00047DA9">
          <w:t xml:space="preserve"> </w:t>
        </w:r>
      </w:ins>
      <w:ins w:id="540" w:author="Pannetier, Theo" w:date="2024-10-20T11:34:00Z" w16du:dateUtc="2024-10-20T10:34:00Z">
        <w:r w:rsidR="00A71D3C" w:rsidRPr="00047DA9">
          <w:t xml:space="preserve">reproduce every year, </w:t>
        </w:r>
      </w:ins>
      <w:ins w:id="541" w:author="Pannetier, Theo" w:date="2024-10-20T11:24:00Z" w16du:dateUtc="2024-10-20T10:24:00Z">
        <w:r w:rsidR="00B867DE" w:rsidRPr="00047DA9">
          <w:t>m</w:t>
        </w:r>
      </w:ins>
      <w:del w:id="542" w:author="Pannetier, Theo" w:date="2024-10-20T11:24:00Z" w16du:dateUtc="2024-10-20T10:24:00Z">
        <w:r w:rsidRPr="00047DA9" w:rsidDel="00B867DE">
          <w:delText>M</w:delText>
        </w:r>
      </w:del>
      <w:r w:rsidRPr="00047DA9">
        <w:t xml:space="preserve">aximum fecundity is 6.0 (set in the </w:t>
      </w:r>
      <w:proofErr w:type="spellStart"/>
      <w:r w:rsidRPr="00047DA9">
        <w:rPr>
          <w:i/>
        </w:rPr>
        <w:t>TransMatrixFile</w:t>
      </w:r>
      <w:proofErr w:type="spellEnd"/>
      <w:r w:rsidRPr="00047DA9">
        <w:t>) and density-dependent (but not stage-dependent)</w:t>
      </w:r>
      <w:ins w:id="543" w:author="Pannetier, Theo" w:date="2024-10-20T11:35:00Z" w16du:dateUtc="2024-10-20T10:35:00Z">
        <w:r w:rsidR="00A71D3C" w:rsidRPr="00047DA9">
          <w:t>.</w:t>
        </w:r>
      </w:ins>
      <w:ins w:id="544" w:author="Pannetier, Theo" w:date="2024-10-20T11:24:00Z" w16du:dateUtc="2024-10-20T10:24:00Z">
        <w:r w:rsidR="00B867DE" w:rsidRPr="00047DA9">
          <w:t xml:space="preserve"> </w:t>
        </w:r>
      </w:ins>
      <w:ins w:id="545" w:author="Pannetier, Theo" w:date="2024-10-20T11:35:00Z" w16du:dateUtc="2024-10-20T10:35:00Z">
        <w:r w:rsidR="00A71D3C" w:rsidRPr="00047DA9">
          <w:t>F</w:t>
        </w:r>
      </w:ins>
      <w:ins w:id="546" w:author="Pannetier, Theo" w:date="2024-10-20T11:24:00Z" w16du:dateUtc="2024-10-20T10:24:00Z">
        <w:r w:rsidR="00B867DE" w:rsidRPr="00047DA9">
          <w:t>ecundity is 0 for juveniles</w:t>
        </w:r>
      </w:ins>
      <w:r w:rsidRPr="00047DA9">
        <w:t xml:space="preserve">. </w:t>
      </w:r>
      <w:ins w:id="547" w:author="Pannetier, Theo" w:date="2024-10-20T11:35:00Z" w16du:dateUtc="2024-10-20T10:35:00Z">
        <w:r w:rsidR="00A71D3C" w:rsidRPr="00047DA9">
          <w:t>All juveniles become adult every year (</w:t>
        </w:r>
      </w:ins>
      <w:ins w:id="548" w:author="Pannetier, Theo" w:date="2024-10-20T11:36:00Z" w16du:dateUtc="2024-10-20T10:36:00Z">
        <w:r w:rsidR="00A71D3C" w:rsidRPr="00047DA9">
          <w:t>transition rate = 1</w:t>
        </w:r>
      </w:ins>
      <w:ins w:id="549" w:author="Pannetier, Theo" w:date="2024-10-20T11:35:00Z" w16du:dateUtc="2024-10-20T10:35:00Z">
        <w:r w:rsidR="00A71D3C" w:rsidRPr="00047DA9">
          <w:t>)</w:t>
        </w:r>
      </w:ins>
      <w:ins w:id="550" w:author="Pannetier, Theo" w:date="2024-10-20T11:36:00Z" w16du:dateUtc="2024-10-20T10:36:00Z">
        <w:r w:rsidR="00A71D3C" w:rsidRPr="00047DA9">
          <w:t xml:space="preserve">. </w:t>
        </w:r>
      </w:ins>
      <w:ins w:id="551" w:author="Pannetier, Theo" w:date="2024-10-20T11:37:00Z" w16du:dateUtc="2024-10-20T10:37:00Z">
        <w:r w:rsidR="00A71D3C" w:rsidRPr="00047DA9">
          <w:t>Survival occurs annually and a</w:t>
        </w:r>
      </w:ins>
      <w:ins w:id="552" w:author="Pannetier, Theo" w:date="2024-10-20T11:36:00Z" w16du:dateUtc="2024-10-20T10:36:00Z">
        <w:r w:rsidR="00A71D3C" w:rsidRPr="00047DA9">
          <w:t>dults have a survival rate of 0.75.</w:t>
        </w:r>
      </w:ins>
      <w:ins w:id="553" w:author="Pannetier, Theo" w:date="2024-10-20T11:35:00Z" w16du:dateUtc="2024-10-20T10:35:00Z">
        <w:r w:rsidR="00A71D3C" w:rsidRPr="00047DA9">
          <w:t xml:space="preserve"> </w:t>
        </w:r>
      </w:ins>
      <w:r w:rsidRPr="00047DA9">
        <w:t xml:space="preserve">For the suitable habitat, set the </w:t>
      </w:r>
      <w:r w:rsidRPr="00047DA9">
        <w:rPr>
          <w:i/>
        </w:rPr>
        <w:t>1/b</w:t>
      </w:r>
      <w:r w:rsidRPr="00047DA9">
        <w:t xml:space="preserve"> parameter to 50 </w:t>
      </w:r>
      <w:proofErr w:type="spellStart"/>
      <w:r w:rsidRPr="00047DA9">
        <w:t>inds</w:t>
      </w:r>
      <w:proofErr w:type="spellEnd"/>
      <w:r w:rsidRPr="00047DA9">
        <w:t xml:space="preserve">/ha (NB </w:t>
      </w:r>
      <w:r w:rsidRPr="00047DA9">
        <w:rPr>
          <w:i/>
        </w:rPr>
        <w:t>1/b</w:t>
      </w:r>
      <w:r w:rsidRPr="00047DA9">
        <w:t xml:space="preserve"> is represented by the column </w:t>
      </w:r>
      <w:r w:rsidRPr="00047DA9">
        <w:rPr>
          <w:i/>
        </w:rPr>
        <w:t>K1</w:t>
      </w:r>
      <w:r w:rsidRPr="00047DA9">
        <w:t xml:space="preserve"> in the </w:t>
      </w:r>
      <w:proofErr w:type="spellStart"/>
      <w:r w:rsidRPr="00047DA9">
        <w:rPr>
          <w:i/>
        </w:rPr>
        <w:t>ParameterFile</w:t>
      </w:r>
      <w:proofErr w:type="spellEnd"/>
      <w:r w:rsidRPr="00047DA9">
        <w:t>).</w:t>
      </w:r>
    </w:p>
    <w:p w14:paraId="2AB797BE" w14:textId="2A7B9E2B" w:rsidR="00A27D76" w:rsidRPr="00047DA9" w:rsidRDefault="005C0200" w:rsidP="005C0200">
      <w:pPr>
        <w:pStyle w:val="Normalnumbered"/>
        <w:rPr>
          <w:ins w:id="554" w:author="Pannetier, Theo" w:date="2024-06-08T19:23:00Z"/>
        </w:rPr>
      </w:pPr>
      <w:r w:rsidRPr="00047DA9">
        <w:t xml:space="preserve">Emigration is density-dependent, sex-dependent and exhibits individual variability. Only the juvenile stage may emigrate. </w:t>
      </w:r>
      <w:ins w:id="555" w:author="Pannetier, Theo" w:date="2024-10-20T11:39:00Z" w16du:dateUtc="2024-10-20T10:39:00Z">
        <w:r w:rsidR="000A6E75" w:rsidRPr="00047DA9">
          <w:t>All three traits (</w:t>
        </w:r>
      </w:ins>
      <w:ins w:id="556" w:author="Pannetier, Theo" w:date="2024-10-20T11:51:00Z" w16du:dateUtc="2024-10-20T10:51:00Z">
        <w:r w:rsidR="008067DE" w:rsidRPr="00047DA9">
          <w:t xml:space="preserve">initial probability </w:t>
        </w:r>
      </w:ins>
      <w:ins w:id="557" w:author="Pannetier, Theo" w:date="2024-10-20T11:40:00Z" w16du:dateUtc="2024-10-20T10:40:00Z">
        <w:r w:rsidR="000A6E75" w:rsidRPr="00047DA9">
          <w:t>D</w:t>
        </w:r>
      </w:ins>
      <w:ins w:id="558" w:author="Pannetier, Theo" w:date="2024-10-20T11:39:00Z" w16du:dateUtc="2024-10-20T10:39:00Z">
        <w:r w:rsidR="000A6E75" w:rsidRPr="00047DA9">
          <w:rPr>
            <w:vertAlign w:val="subscript"/>
          </w:rPr>
          <w:t>0</w:t>
        </w:r>
        <w:r w:rsidR="000A6E75" w:rsidRPr="00047DA9">
          <w:t xml:space="preserve">, </w:t>
        </w:r>
      </w:ins>
      <w:ins w:id="559" w:author="Pannetier, Theo" w:date="2024-10-20T11:51:00Z" w16du:dateUtc="2024-10-20T10:51:00Z">
        <w:r w:rsidR="008067DE" w:rsidRPr="00047DA9">
          <w:t>density-dependence slope A</w:t>
        </w:r>
      </w:ins>
      <w:ins w:id="560" w:author="Pannetier, Theo" w:date="2024-10-20T11:39:00Z" w16du:dateUtc="2024-10-20T10:39:00Z">
        <w:r w:rsidR="000A6E75" w:rsidRPr="00047DA9">
          <w:t xml:space="preserve">lpha and </w:t>
        </w:r>
      </w:ins>
      <w:ins w:id="561" w:author="Pannetier, Theo" w:date="2024-10-20T11:51:00Z" w16du:dateUtc="2024-10-20T10:51:00Z">
        <w:r w:rsidR="008067DE" w:rsidRPr="00047DA9">
          <w:t>inflexion point B</w:t>
        </w:r>
      </w:ins>
      <w:ins w:id="562" w:author="Pannetier, Theo" w:date="2024-10-20T11:39:00Z" w16du:dateUtc="2024-10-20T10:39:00Z">
        <w:r w:rsidR="000A6E75" w:rsidRPr="00047DA9">
          <w:t xml:space="preserve">eta) evolve </w:t>
        </w:r>
      </w:ins>
      <w:ins w:id="563" w:author="Pannetier, Theo" w:date="2024-10-20T11:40:00Z" w16du:dateUtc="2024-10-20T10:40:00Z">
        <w:r w:rsidR="000A6E75" w:rsidRPr="00047DA9">
          <w:t>and t</w:t>
        </w:r>
      </w:ins>
      <w:del w:id="564" w:author="Pannetier, Theo" w:date="2024-10-20T11:40:00Z" w16du:dateUtc="2024-10-20T10:40:00Z">
        <w:r w:rsidRPr="00047DA9" w:rsidDel="000A6E75">
          <w:delText>T</w:delText>
        </w:r>
      </w:del>
      <w:r w:rsidRPr="00047DA9">
        <w:t xml:space="preserve">he initial trait distributions </w:t>
      </w:r>
      <w:del w:id="565" w:author="Pannetier, Theo" w:date="2024-06-08T19:21:00Z">
        <w:r w:rsidRPr="00047DA9" w:rsidDel="00A27D76">
          <w:delText xml:space="preserve">are </w:delText>
        </w:r>
      </w:del>
      <w:ins w:id="566" w:author="Pannetier, Theo" w:date="2024-06-08T19:21:00Z">
        <w:r w:rsidR="00A27D76" w:rsidRPr="00047DA9">
          <w:t>(</w:t>
        </w:r>
      </w:ins>
      <w:r w:rsidRPr="00047DA9">
        <w:t>the same for both sexes</w:t>
      </w:r>
      <w:ins w:id="567" w:author="Pannetier, Theo" w:date="2024-06-08T19:21:00Z">
        <w:r w:rsidR="00A27D76" w:rsidRPr="00047DA9">
          <w:t>)</w:t>
        </w:r>
      </w:ins>
      <w:del w:id="568" w:author="Pannetier, Theo" w:date="2024-06-08T19:21:00Z">
        <w:r w:rsidRPr="00047DA9" w:rsidDel="00A27D76">
          <w:delText xml:space="preserve">, and </w:delText>
        </w:r>
      </w:del>
      <w:r w:rsidRPr="00047DA9">
        <w:t xml:space="preserve">should be </w:t>
      </w:r>
      <w:ins w:id="569" w:author="Pannetier, Theo" w:date="2024-06-08T19:21:00Z">
        <w:r w:rsidR="00A27D76" w:rsidRPr="00047DA9">
          <w:t>normal distributions with the following parameters:</w:t>
        </w:r>
      </w:ins>
      <w:del w:id="570" w:author="Pannetier, Theo" w:date="2024-06-08T19:23:00Z">
        <w:r w:rsidRPr="00047DA9" w:rsidDel="00A27D76">
          <w:delText xml:space="preserve">set as follows </w:delText>
        </w:r>
      </w:del>
    </w:p>
    <w:p w14:paraId="4022BC0A" w14:textId="553F8676" w:rsidR="00A27D76" w:rsidRPr="00047DA9" w:rsidRDefault="005C0200" w:rsidP="00A27D76">
      <w:pPr>
        <w:pStyle w:val="Normalnumbered"/>
        <w:numPr>
          <w:ilvl w:val="1"/>
          <w:numId w:val="65"/>
        </w:numPr>
        <w:rPr>
          <w:rPrChange w:id="571" w:author="Pannetier, Theo" w:date="2024-06-08T19:23:00Z">
            <w:rPr>
              <w:i/>
            </w:rPr>
          </w:rPrChange>
        </w:r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proofErr w:type="spellStart"/>
      <w:r w:rsidR="00A27D76" w:rsidRPr="00047DA9">
        <w:rPr>
          <w:i/>
        </w:rPr>
        <w:t>s.d.</w:t>
      </w:r>
      <w:proofErr w:type="spellEnd"/>
      <w:r w:rsidRPr="00047DA9">
        <w:t xml:space="preserve"> = 0.1, </w:t>
      </w:r>
    </w:p>
    <w:p w14:paraId="337E66D7" w14:textId="42C3E18F" w:rsidR="00A27D76" w:rsidRPr="00047DA9" w:rsidRDefault="00A27D76" w:rsidP="00A27D76">
      <w:pPr>
        <w:pStyle w:val="Normalnumbered"/>
        <w:numPr>
          <w:ilvl w:val="1"/>
          <w:numId w:val="65"/>
        </w:numPr>
        <w:rPr>
          <w:ins w:id="572" w:author="Pannetier, Theo" w:date="2024-06-08T19:24:00Z"/>
          <w:rPrChange w:id="573" w:author="Pannetier, Theo" w:date="2024-06-08T19:24:00Z">
            <w:rPr>
              <w:ins w:id="574" w:author="Pannetier, Theo" w:date="2024-06-08T19:24:00Z"/>
              <w:i/>
            </w:rPr>
          </w:rPrChange>
        </w:r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proofErr w:type="spellStart"/>
      <w:r w:rsidRPr="00047DA9">
        <w:rPr>
          <w:i/>
        </w:rPr>
        <w:t>s.d.</w:t>
      </w:r>
      <w:proofErr w:type="spellEnd"/>
      <w:r w:rsidR="005C0200" w:rsidRPr="00047DA9">
        <w:t> = </w:t>
      </w:r>
      <w:r w:rsidR="00AC28FF" w:rsidRPr="00047DA9">
        <w:t>2</w:t>
      </w:r>
      <w:r w:rsidR="005C0200" w:rsidRPr="00047DA9">
        <w:t xml:space="preserve">.0, </w:t>
      </w:r>
    </w:p>
    <w:p w14:paraId="43F08B96" w14:textId="79195902" w:rsidR="005C0200" w:rsidRPr="00047DA9" w:rsidRDefault="00A27D76">
      <w:pPr>
        <w:pStyle w:val="Normalnumbered"/>
        <w:numPr>
          <w:ilvl w:val="1"/>
          <w:numId w:val="65"/>
        </w:numPr>
        <w:pPrChange w:id="575" w:author="Pannetier, Theo" w:date="2024-06-08T19:23:00Z">
          <w:pPr>
            <w:pStyle w:val="Normalnumbered"/>
          </w:pPr>
        </w:pPrChange>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proofErr w:type="spellStart"/>
      <w:r w:rsidRPr="00047DA9">
        <w:rPr>
          <w:i/>
        </w:rPr>
        <w:t>s.d.</w:t>
      </w:r>
      <w:proofErr w:type="spellEnd"/>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047DA9">
        <w:rPr>
          <w:i/>
        </w:rPr>
        <w:t>GoalType</w:t>
      </w:r>
      <w:proofErr w:type="spellEnd"/>
      <w:r w:rsidRPr="00047DA9">
        <w:t xml:space="preserve"> = 2, </w:t>
      </w:r>
      <w:r w:rsidRPr="00047DA9">
        <w:rPr>
          <w:i/>
        </w:rPr>
        <w:t>GB</w:t>
      </w:r>
      <w:r w:rsidRPr="00047DA9">
        <w:t xml:space="preserve"> = 1.2, </w:t>
      </w:r>
      <w:proofErr w:type="spellStart"/>
      <w:r w:rsidRPr="00047DA9">
        <w:rPr>
          <w:i/>
        </w:rPr>
        <w:t>AlphaDB</w:t>
      </w:r>
      <w:proofErr w:type="spellEnd"/>
      <w:r w:rsidRPr="00047DA9">
        <w:t xml:space="preserve"> = 0.0001 and </w:t>
      </w:r>
      <w:proofErr w:type="spellStart"/>
      <w:r w:rsidRPr="00047DA9">
        <w:rPr>
          <w:i/>
        </w:rPr>
        <w:t>BetaDB</w:t>
      </w:r>
      <w:proofErr w:type="spellEnd"/>
      <w:r w:rsidRPr="00047DA9">
        <w:rPr>
          <w:i/>
        </w:rPr>
        <w:t> = </w:t>
      </w:r>
      <w:r w:rsidRPr="00047DA9">
        <w:t xml:space="preserve">1000. Per-step mortality risk is habitat-dependent, being zero within suitable habitat and 0.02 within the matrix, and </w:t>
      </w:r>
      <w:proofErr w:type="spellStart"/>
      <w:r w:rsidRPr="00047DA9">
        <w:rPr>
          <w:i/>
        </w:rPr>
        <w:t>StraightenPath</w:t>
      </w:r>
      <w:proofErr w:type="spellEnd"/>
      <w:r w:rsidRPr="00047DA9">
        <w:t xml:space="preserve"> should be 1.</w:t>
      </w:r>
    </w:p>
    <w:p w14:paraId="610D0308" w14:textId="6F84CEDA" w:rsidR="00A27D76" w:rsidRPr="00047DA9" w:rsidDel="00A27D76" w:rsidRDefault="005C0200" w:rsidP="00A27D76">
      <w:pPr>
        <w:pStyle w:val="Normalnumbered"/>
        <w:rPr>
          <w:del w:id="576" w:author="Pannetier, Theo" w:date="2024-06-08T19:26:00Z"/>
          <w:moveTo w:id="577" w:author="Pannetier, Theo" w:date="2024-06-08T19:26:00Z"/>
        </w:rPr>
      </w:pPr>
      <w:r w:rsidRPr="00047DA9">
        <w:t xml:space="preserve">Settlement is density-dependent, sex-dependent and exhibits individual variability </w:t>
      </w:r>
      <w:del w:id="578" w:author="Pannetier, Theo" w:date="2024-10-20T11:42:00Z" w16du:dateUtc="2024-10-20T10:42:00Z">
        <w:r w:rsidRPr="00047DA9" w:rsidDel="000A6E75">
          <w:delText xml:space="preserve">in </w:delText>
        </w:r>
      </w:del>
      <w:ins w:id="579" w:author="Pannetier, Theo" w:date="2024-10-20T11:42:00Z" w16du:dateUtc="2024-10-20T10:42:00Z">
        <w:r w:rsidR="000A6E75" w:rsidRPr="00047DA9">
          <w:t xml:space="preserve">and </w:t>
        </w:r>
      </w:ins>
      <w:r w:rsidRPr="00047DA9">
        <w:t xml:space="preserve">density dependence. </w:t>
      </w:r>
      <w:del w:id="580" w:author="Pannetier, Theo" w:date="2024-06-08T19:26:00Z">
        <w:r w:rsidRPr="00047DA9" w:rsidDel="00A27D76">
          <w:delText xml:space="preserve">The initial trait distributions are the same for both sexes, and should be set as follows </w:delText>
        </w:r>
        <w:r w:rsidRPr="00047DA9" w:rsidDel="00A27D76">
          <w:rPr>
            <w:i/>
          </w:rPr>
          <w:delText>S0Mean</w:delText>
        </w:r>
        <w:r w:rsidRPr="00047DA9" w:rsidDel="00A27D76">
          <w:delText xml:space="preserve"> = 0.75, </w:delText>
        </w:r>
        <w:r w:rsidRPr="00047DA9" w:rsidDel="00A27D76">
          <w:rPr>
            <w:i/>
          </w:rPr>
          <w:delText>S0SD</w:delText>
        </w:r>
        <w:r w:rsidRPr="00047DA9" w:rsidDel="00A27D76">
          <w:delText xml:space="preserve"> = 0.1, </w:delText>
        </w:r>
        <w:r w:rsidRPr="00047DA9" w:rsidDel="00A27D76">
          <w:rPr>
            <w:i/>
          </w:rPr>
          <w:delText>S0Scale</w:delText>
        </w:r>
        <w:r w:rsidRPr="00047DA9" w:rsidDel="00A27D76">
          <w:delText> = 0.1,</w:delText>
        </w:r>
        <w:r w:rsidRPr="00047DA9" w:rsidDel="00A27D76">
          <w:rPr>
            <w:i/>
          </w:rPr>
          <w:delText xml:space="preserve"> AlphaSMean</w:delText>
        </w:r>
        <w:r w:rsidRPr="00047DA9" w:rsidDel="00A27D76">
          <w:delText> = </w:delText>
        </w:r>
        <w:r w:rsidRPr="00047DA9" w:rsidDel="00A27D76">
          <w:rPr>
            <w:b/>
          </w:rPr>
          <w:noBreakHyphen/>
        </w:r>
        <w:r w:rsidRPr="00047DA9" w:rsidDel="00A27D76">
          <w:delText xml:space="preserve">10.0 (note negative sign), </w:delText>
        </w:r>
        <w:r w:rsidRPr="00047DA9" w:rsidDel="00A27D76">
          <w:rPr>
            <w:i/>
          </w:rPr>
          <w:delText>AlphaSSD</w:delText>
        </w:r>
        <w:r w:rsidRPr="00047DA9" w:rsidDel="00A27D76">
          <w:delText xml:space="preserve"> = 2.0, </w:delText>
        </w:r>
        <w:r w:rsidRPr="00047DA9" w:rsidDel="00A27D76">
          <w:rPr>
            <w:i/>
          </w:rPr>
          <w:delText>AlphaSScale</w:delText>
        </w:r>
        <w:r w:rsidRPr="00047DA9" w:rsidDel="00A27D76">
          <w:delText> = 2.0,</w:delText>
        </w:r>
        <w:r w:rsidRPr="00047DA9" w:rsidDel="00A27D76">
          <w:rPr>
            <w:i/>
          </w:rPr>
          <w:delText xml:space="preserve"> BetaSMean</w:delText>
        </w:r>
        <w:r w:rsidRPr="00047DA9" w:rsidDel="00A27D76">
          <w:delText xml:space="preserve"> = 1.0, </w:delText>
        </w:r>
        <w:r w:rsidRPr="00047DA9" w:rsidDel="00A27D76">
          <w:rPr>
            <w:i/>
          </w:rPr>
          <w:delText>BetaSSD</w:delText>
        </w:r>
        <w:r w:rsidRPr="00047DA9" w:rsidDel="00A27D76">
          <w:delText xml:space="preserve"> = 0.2, </w:delText>
        </w:r>
        <w:r w:rsidRPr="00047DA9" w:rsidDel="00A27D76">
          <w:rPr>
            <w:i/>
          </w:rPr>
          <w:delText>BetaSScale</w:delText>
        </w:r>
        <w:r w:rsidRPr="00047DA9" w:rsidDel="00A27D76">
          <w:delText xml:space="preserve"> = 0.2. </w:delText>
        </w:r>
      </w:del>
      <w:ins w:id="581" w:author="Pannetier, Theo" w:date="2024-06-08T19:26:00Z">
        <w:r w:rsidR="00A27D76" w:rsidRPr="00047DA9">
          <w:t xml:space="preserve"> </w:t>
        </w:r>
      </w:ins>
      <w:moveToRangeStart w:id="582" w:author="Pannetier, Theo" w:date="2024-06-08T19:26:00Z" w:name="move168767208"/>
      <w:moveTo w:id="583" w:author="Pannetier, Theo" w:date="2024-06-08T19:26:00Z">
        <w:r w:rsidR="00A27D76" w:rsidRPr="00047DA9">
          <w:t xml:space="preserve">Males are required to find a mate in the cell </w:t>
        </w:r>
        <w:proofErr w:type="gramStart"/>
        <w:r w:rsidR="00A27D76" w:rsidRPr="00047DA9">
          <w:t>in order to</w:t>
        </w:r>
        <w:proofErr w:type="gramEnd"/>
        <w:r w:rsidR="00A27D76" w:rsidRPr="00047DA9">
          <w:t xml:space="preserve"> settle there. Also set </w:t>
        </w:r>
        <w:proofErr w:type="spellStart"/>
        <w:r w:rsidR="00A27D76" w:rsidRPr="00047DA9">
          <w:rPr>
            <w:i/>
          </w:rPr>
          <w:t>MinSteps</w:t>
        </w:r>
        <w:proofErr w:type="spellEnd"/>
        <w:r w:rsidR="00A27D76" w:rsidRPr="00047DA9">
          <w:t xml:space="preserve">, </w:t>
        </w:r>
        <w:proofErr w:type="spellStart"/>
        <w:r w:rsidR="00A27D76" w:rsidRPr="00047DA9">
          <w:rPr>
            <w:i/>
          </w:rPr>
          <w:t>MaxSteps</w:t>
        </w:r>
        <w:proofErr w:type="spellEnd"/>
        <w:r w:rsidR="00A27D76" w:rsidRPr="00047DA9">
          <w:t xml:space="preserve"> and </w:t>
        </w:r>
        <w:proofErr w:type="spellStart"/>
        <w:r w:rsidR="00A27D76" w:rsidRPr="00047DA9">
          <w:rPr>
            <w:i/>
          </w:rPr>
          <w:t>MaxStepsYear</w:t>
        </w:r>
        <w:proofErr w:type="spellEnd"/>
        <w:r w:rsidR="00A27D76" w:rsidRPr="00047DA9">
          <w:t xml:space="preserve"> to </w:t>
        </w:r>
        <w:proofErr w:type="spellStart"/>
        <w:r w:rsidR="00A27D76" w:rsidRPr="00047DA9">
          <w:t>zero.</w:t>
        </w:r>
      </w:moveTo>
    </w:p>
    <w:moveToRangeEnd w:id="582"/>
    <w:p w14:paraId="575ADDA4" w14:textId="4B3A3641" w:rsidR="00A27D76" w:rsidRPr="00047DA9" w:rsidRDefault="00A27D76">
      <w:pPr>
        <w:pStyle w:val="Normalnumbered"/>
        <w:numPr>
          <w:ilvl w:val="0"/>
          <w:numId w:val="0"/>
        </w:numPr>
        <w:ind w:left="360"/>
        <w:rPr>
          <w:ins w:id="584" w:author="Pannetier, Theo" w:date="2024-06-08T19:26:00Z"/>
        </w:rPr>
        <w:pPrChange w:id="585" w:author="Pannetier, Theo" w:date="2024-06-08T19:26:00Z">
          <w:pPr>
            <w:pStyle w:val="Normalnumbered"/>
          </w:pPr>
        </w:pPrChange>
      </w:pPr>
      <w:ins w:id="586" w:author="Pannetier, Theo" w:date="2024-06-08T19:26:00Z">
        <w:r w:rsidRPr="00047DA9">
          <w:t>The</w:t>
        </w:r>
        <w:proofErr w:type="spellEnd"/>
        <w:r w:rsidRPr="00047DA9">
          <w:t xml:space="preserve"> initial trait distributions (the same for both sexes) should be normal distributions with the following parameters:</w:t>
        </w:r>
      </w:ins>
    </w:p>
    <w:p w14:paraId="53F5D164" w14:textId="5B945065" w:rsidR="00A27D76" w:rsidRPr="00047DA9" w:rsidRDefault="00A27D76" w:rsidP="00A27D76">
      <w:pPr>
        <w:pStyle w:val="Normalnumbered"/>
        <w:numPr>
          <w:ilvl w:val="1"/>
          <w:numId w:val="65"/>
        </w:numPr>
        <w:rPr>
          <w:ins w:id="587" w:author="Pannetier, Theo" w:date="2024-06-08T19:26:00Z"/>
        </w:rPr>
      </w:pPr>
      <w:ins w:id="588" w:author="Pannetier, Theo" w:date="2024-06-08T19:27:00Z">
        <w:r w:rsidRPr="00047DA9">
          <w:rPr>
            <w:i/>
          </w:rPr>
          <w:t>S</w:t>
        </w:r>
      </w:ins>
      <w:ins w:id="589" w:author="Pannetier, Theo" w:date="2024-06-08T19:26:00Z">
        <w:r w:rsidRPr="00047DA9">
          <w:rPr>
            <w:i/>
          </w:rPr>
          <w:t>0 mean</w:t>
        </w:r>
        <w:r w:rsidRPr="00047DA9">
          <w:t> = 0.</w:t>
        </w:r>
      </w:ins>
      <w:ins w:id="590" w:author="Pannetier, Theo" w:date="2024-06-08T19:27:00Z">
        <w:r w:rsidRPr="00047DA9">
          <w:t>07</w:t>
        </w:r>
      </w:ins>
      <w:ins w:id="591" w:author="Pannetier, Theo" w:date="2024-06-08T19:26:00Z">
        <w:r w:rsidRPr="00047DA9">
          <w:t>5</w:t>
        </w:r>
      </w:ins>
      <w:ins w:id="592" w:author="Pannetier, Theo" w:date="2024-06-08T19:27:00Z">
        <w:r w:rsidRPr="00047DA9">
          <w:t xml:space="preserve">, </w:t>
        </w:r>
      </w:ins>
      <w:proofErr w:type="spellStart"/>
      <w:ins w:id="593" w:author="Pannetier, Theo" w:date="2024-06-08T19:26:00Z">
        <w:r w:rsidRPr="00047DA9">
          <w:rPr>
            <w:i/>
          </w:rPr>
          <w:t>s.d.</w:t>
        </w:r>
        <w:proofErr w:type="spellEnd"/>
        <w:r w:rsidRPr="00047DA9">
          <w:t xml:space="preserve"> = 0.1, </w:t>
        </w:r>
      </w:ins>
    </w:p>
    <w:p w14:paraId="186EC9FD" w14:textId="0D67F19F" w:rsidR="00A27D76" w:rsidRPr="00047DA9" w:rsidRDefault="00A27D76" w:rsidP="00A27D76">
      <w:pPr>
        <w:pStyle w:val="Normalnumbered"/>
        <w:numPr>
          <w:ilvl w:val="1"/>
          <w:numId w:val="65"/>
        </w:numPr>
        <w:rPr>
          <w:ins w:id="594" w:author="Pannetier, Theo" w:date="2024-06-08T19:26:00Z"/>
        </w:rPr>
      </w:pPr>
      <w:ins w:id="595" w:author="Pannetier, Theo" w:date="2024-06-08T19:26:00Z">
        <w:r w:rsidRPr="00047DA9">
          <w:rPr>
            <w:i/>
          </w:rPr>
          <w:t>Alpha mean</w:t>
        </w:r>
        <w:r w:rsidRPr="00047DA9">
          <w:t> = </w:t>
        </w:r>
      </w:ins>
      <w:ins w:id="596" w:author="Pannetier, Theo" w:date="2024-06-08T19:27:00Z">
        <w:r w:rsidRPr="00047DA9">
          <w:t>-</w:t>
        </w:r>
      </w:ins>
      <w:r w:rsidR="00AC28FF" w:rsidRPr="00047DA9">
        <w:t>1</w:t>
      </w:r>
      <w:ins w:id="597" w:author="Pannetier, Theo" w:date="2024-06-08T19:26:00Z">
        <w:r w:rsidRPr="00047DA9">
          <w:t xml:space="preserve">0.0, </w:t>
        </w:r>
        <w:proofErr w:type="spellStart"/>
        <w:r w:rsidRPr="00047DA9">
          <w:rPr>
            <w:i/>
          </w:rPr>
          <w:t>s.d.</w:t>
        </w:r>
        <w:proofErr w:type="spellEnd"/>
        <w:r w:rsidRPr="00047DA9">
          <w:t> = </w:t>
        </w:r>
      </w:ins>
      <w:r w:rsidR="00AC28FF" w:rsidRPr="00047DA9">
        <w:t>2</w:t>
      </w:r>
      <w:ins w:id="598" w:author="Pannetier, Theo" w:date="2024-06-08T19:26:00Z">
        <w:r w:rsidRPr="00047DA9">
          <w:t xml:space="preserve">.0, </w:t>
        </w:r>
      </w:ins>
    </w:p>
    <w:p w14:paraId="4BFD88E2" w14:textId="51E9AACB" w:rsidR="00A27D76" w:rsidRPr="00047DA9" w:rsidRDefault="00A27D76">
      <w:pPr>
        <w:pStyle w:val="Normalnumbered"/>
        <w:numPr>
          <w:ilvl w:val="1"/>
          <w:numId w:val="65"/>
        </w:numPr>
        <w:rPr>
          <w:ins w:id="599" w:author="Pannetier, Theo" w:date="2024-06-08T19:26:00Z"/>
        </w:rPr>
        <w:pPrChange w:id="600" w:author="Pannetier, Theo" w:date="2024-06-08T19:26:00Z">
          <w:pPr>
            <w:pStyle w:val="Normalnumbered"/>
          </w:pPr>
        </w:pPrChange>
      </w:pPr>
      <w:ins w:id="601" w:author="Pannetier, Theo" w:date="2024-06-08T19:26:00Z">
        <w:r w:rsidRPr="00047DA9">
          <w:rPr>
            <w:i/>
          </w:rPr>
          <w:t>Beta mean</w:t>
        </w:r>
        <w:r w:rsidRPr="00047DA9">
          <w:t> = </w:t>
        </w:r>
      </w:ins>
      <w:ins w:id="602" w:author="Pannetier, Theo" w:date="2024-10-18T14:53:00Z" w16du:dateUtc="2024-10-18T13:53:00Z">
        <w:r w:rsidR="00113130" w:rsidRPr="00047DA9">
          <w:t>1.0</w:t>
        </w:r>
      </w:ins>
      <w:ins w:id="603" w:author="Pannetier, Theo" w:date="2024-06-08T19:26:00Z">
        <w:r w:rsidRPr="00047DA9">
          <w:t xml:space="preserve">, </w:t>
        </w:r>
        <w:proofErr w:type="spellStart"/>
        <w:r w:rsidRPr="00047DA9">
          <w:rPr>
            <w:i/>
          </w:rPr>
          <w:t>s.d.</w:t>
        </w:r>
        <w:proofErr w:type="spellEnd"/>
        <w:r w:rsidRPr="00047DA9">
          <w:t> = 0.</w:t>
        </w:r>
      </w:ins>
      <w:r w:rsidR="00AC28FF" w:rsidRPr="00047DA9">
        <w:t>2</w:t>
      </w:r>
    </w:p>
    <w:p w14:paraId="59A3CCE2" w14:textId="5D5919AC" w:rsidR="005C0200" w:rsidRPr="00047DA9" w:rsidDel="00A27D76" w:rsidRDefault="005C0200" w:rsidP="005C0200">
      <w:pPr>
        <w:pStyle w:val="Normalnumbered"/>
        <w:rPr>
          <w:moveFrom w:id="604" w:author="Pannetier, Theo" w:date="2024-06-08T19:26:00Z"/>
        </w:rPr>
      </w:pPr>
      <w:moveFromRangeStart w:id="605" w:author="Pannetier, Theo" w:date="2024-06-08T19:26:00Z" w:name="move168767208"/>
      <w:moveFrom w:id="606" w:author="Pannetier, Theo" w:date="2024-06-08T19:26:00Z">
        <w:r w:rsidRPr="00047DA9" w:rsidDel="00A27D76">
          <w:t xml:space="preserve">Males are required to find a mate in the cell in order to settle there. Also set </w:t>
        </w:r>
        <w:r w:rsidRPr="00047DA9" w:rsidDel="00A27D76">
          <w:rPr>
            <w:i/>
          </w:rPr>
          <w:t>MinSteps</w:t>
        </w:r>
        <w:r w:rsidRPr="00047DA9" w:rsidDel="00A27D76">
          <w:t xml:space="preserve">, </w:t>
        </w:r>
        <w:r w:rsidRPr="00047DA9" w:rsidDel="00A27D76">
          <w:rPr>
            <w:i/>
          </w:rPr>
          <w:t>MaxSteps</w:t>
        </w:r>
        <w:r w:rsidRPr="00047DA9" w:rsidDel="00A27D76">
          <w:t xml:space="preserve"> and </w:t>
        </w:r>
        <w:r w:rsidRPr="00047DA9" w:rsidDel="00A27D76">
          <w:rPr>
            <w:i/>
          </w:rPr>
          <w:t>MaxStepsYear</w:t>
        </w:r>
        <w:r w:rsidRPr="00047DA9" w:rsidDel="00A27D76">
          <w:t xml:space="preserve"> to zero.</w:t>
        </w:r>
      </w:moveFrom>
    </w:p>
    <w:moveFromRangeEnd w:id="605"/>
    <w:p w14:paraId="7BF7F25C" w14:textId="23183297" w:rsidR="005C0200" w:rsidRPr="00047DA9" w:rsidRDefault="005C0200" w:rsidP="005C0200">
      <w:pPr>
        <w:pStyle w:val="Normalnumbered"/>
      </w:pPr>
      <w:del w:id="607" w:author="Pannetier, Theo" w:date="2024-06-08T19:30:00Z">
        <w:r w:rsidRPr="00047DA9" w:rsidDel="001E726F">
          <w:delText xml:space="preserve">The </w:delText>
        </w:r>
      </w:del>
      <w:ins w:id="608" w:author="Pannetier, Theo" w:date="2024-06-08T19:30:00Z">
        <w:r w:rsidR="001E726F" w:rsidRPr="00047DA9">
          <w:t xml:space="preserve">Using the </w:t>
        </w:r>
        <w:proofErr w:type="spellStart"/>
        <w:r w:rsidR="001E726F" w:rsidRPr="00047DA9">
          <w:t>GeneticsFile</w:t>
        </w:r>
        <w:proofErr w:type="spellEnd"/>
        <w:r w:rsidR="001E726F" w:rsidRPr="00047DA9">
          <w:t xml:space="preserve"> and </w:t>
        </w:r>
      </w:ins>
      <w:proofErr w:type="spellStart"/>
      <w:ins w:id="609" w:author="Pannetier, Theo" w:date="2024-06-08T19:31:00Z">
        <w:r w:rsidR="001E726F" w:rsidRPr="00047DA9">
          <w:t>TraitsFile</w:t>
        </w:r>
        <w:proofErr w:type="spellEnd"/>
        <w:r w:rsidR="001E726F" w:rsidRPr="00047DA9">
          <w:t xml:space="preserve">, set the </w:t>
        </w:r>
      </w:ins>
      <w:r w:rsidRPr="00047DA9">
        <w:t xml:space="preserve">genetic architecture </w:t>
      </w:r>
      <w:del w:id="610" w:author="Pannetier, Theo" w:date="2024-06-08T19:31:00Z">
        <w:r w:rsidRPr="00047DA9" w:rsidDel="001E726F">
          <w:delText>should comprise</w:delText>
        </w:r>
      </w:del>
      <w:ins w:id="611" w:author="Pannetier, Theo" w:date="2024-06-08T19:31:00Z">
        <w:r w:rsidR="001E726F" w:rsidRPr="00047DA9">
          <w:t>so that it comprises</w:t>
        </w:r>
      </w:ins>
      <w:r w:rsidRPr="00047DA9">
        <w:t xml:space="preserve"> one chromosome for each of the species’ twelve variable traits (three for the emigration norm of each sex and three for the settlement norm of each sex), and each chromosome should have three loci</w:t>
      </w:r>
      <w:ins w:id="612" w:author="Pannetier, Theo" w:date="2024-10-18T14:08:00Z" w16du:dateUtc="2024-10-18T13:08:00Z">
        <w:r w:rsidR="003D2118" w:rsidRPr="00047DA9">
          <w:t xml:space="preserve"> (positions)</w:t>
        </w:r>
      </w:ins>
      <w:ins w:id="613" w:author="Pannetier, Theo" w:date="2024-06-08T19:32:00Z">
        <w:r w:rsidR="001E726F" w:rsidRPr="00047DA9">
          <w:t xml:space="preserve"> for the trait it controls</w:t>
        </w:r>
      </w:ins>
      <w:r w:rsidRPr="00047DA9">
        <w:t xml:space="preserve">. Also set </w:t>
      </w:r>
      <w:del w:id="614" w:author="Pannetier, Theo" w:date="2024-06-08T19:32:00Z">
        <w:r w:rsidRPr="00047DA9" w:rsidDel="001E726F">
          <w:rPr>
            <w:rPrChange w:id="615" w:author="Pannetier, Theo" w:date="2024-06-08T20:17:00Z">
              <w:rPr>
                <w:i/>
                <w:iCs/>
              </w:rPr>
            </w:rPrChange>
          </w:rPr>
          <w:delText>ProbMutn</w:delText>
        </w:r>
        <w:r w:rsidRPr="00047DA9" w:rsidDel="001E726F">
          <w:delText> =</w:delText>
        </w:r>
      </w:del>
      <w:ins w:id="616" w:author="Pannetier, Theo" w:date="2024-06-08T19:32:00Z">
        <w:r w:rsidR="001E726F" w:rsidRPr="00047DA9">
          <w:rPr>
            <w:rPrChange w:id="617" w:author="Pannetier, Theo" w:date="2024-06-08T20:17:00Z">
              <w:rPr>
                <w:i/>
                <w:iCs/>
              </w:rPr>
            </w:rPrChange>
          </w:rPr>
          <w:t xml:space="preserve">the mutation rate </w:t>
        </w:r>
      </w:ins>
      <w:ins w:id="618" w:author="Pannetier, Theo" w:date="2024-10-18T14:13:00Z" w16du:dateUtc="2024-10-18T13:13:00Z">
        <w:r w:rsidR="003D2118" w:rsidRPr="00047DA9">
          <w:t xml:space="preserve">for each trait </w:t>
        </w:r>
      </w:ins>
      <w:ins w:id="619" w:author="Pannetier, Theo" w:date="2024-06-08T19:32:00Z">
        <w:r w:rsidR="001E726F" w:rsidRPr="00047DA9">
          <w:rPr>
            <w:rPrChange w:id="620" w:author="Pannetier, Theo" w:date="2024-06-08T20:17:00Z">
              <w:rPr>
                <w:i/>
                <w:iCs/>
              </w:rPr>
            </w:rPrChange>
          </w:rPr>
          <w:t>to</w:t>
        </w:r>
      </w:ins>
      <w:r w:rsidRPr="00047DA9">
        <w:t> 0.0001</w:t>
      </w:r>
      <w:ins w:id="621" w:author="Pannetier, Theo" w:date="2024-10-18T14:13:00Z" w16du:dateUtc="2024-10-18T13:13:00Z">
        <w:r w:rsidR="003D2118" w:rsidRPr="00047DA9">
          <w:t xml:space="preserve"> and </w:t>
        </w:r>
      </w:ins>
      <w:del w:id="622" w:author="Pannetier, Theo" w:date="2024-10-18T14:13:00Z" w16du:dateUtc="2024-10-18T13:13:00Z">
        <w:r w:rsidRPr="00047DA9" w:rsidDel="003D2118">
          <w:delText>,</w:delText>
        </w:r>
      </w:del>
      <w:r w:rsidRPr="00047DA9">
        <w:rPr>
          <w:rPrChange w:id="623" w:author="Pannetier, Theo" w:date="2024-06-08T20:17:00Z">
            <w:rPr>
              <w:i/>
              <w:iCs/>
            </w:rPr>
          </w:rPrChange>
        </w:rPr>
        <w:t xml:space="preserve"> </w:t>
      </w:r>
      <w:del w:id="624" w:author="Pannetier, Theo" w:date="2024-06-08T19:32:00Z">
        <w:r w:rsidRPr="00047DA9" w:rsidDel="001E726F">
          <w:rPr>
            <w:rPrChange w:id="625" w:author="Pannetier, Theo" w:date="2024-06-08T20:17:00Z">
              <w:rPr>
                <w:i/>
                <w:iCs/>
              </w:rPr>
            </w:rPrChange>
          </w:rPr>
          <w:delText>ProbCross</w:delText>
        </w:r>
        <w:r w:rsidRPr="00047DA9" w:rsidDel="001E726F">
          <w:delText> =</w:delText>
        </w:r>
      </w:del>
      <w:ins w:id="626" w:author="Pannetier, Theo" w:date="2024-06-08T19:32:00Z">
        <w:r w:rsidR="001E726F" w:rsidRPr="00047DA9">
          <w:rPr>
            <w:rPrChange w:id="627" w:author="Pannetier, Theo" w:date="2024-06-08T20:17:00Z">
              <w:rPr>
                <w:i/>
                <w:iCs/>
              </w:rPr>
            </w:rPrChange>
          </w:rPr>
          <w:t>the recombination rate to</w:t>
        </w:r>
      </w:ins>
      <w:r w:rsidRPr="00047DA9">
        <w:t> 0.25</w:t>
      </w:r>
      <w:ins w:id="628" w:author="Pannetier, Theo" w:date="2024-06-08T20:18:00Z">
        <w:r w:rsidR="00E82CE9" w:rsidRPr="00047DA9">
          <w:t xml:space="preserve">. All mutations should be sampled in a normal distribution </w:t>
        </w:r>
        <w:proofErr w:type="spellStart"/>
        <w:r w:rsidR="00E82CE9" w:rsidRPr="00047DA9">
          <w:t>centered</w:t>
        </w:r>
        <w:proofErr w:type="spellEnd"/>
        <w:r w:rsidR="00E82CE9" w:rsidRPr="00047DA9">
          <w:t xml:space="preserve"> on 0, with standard deviation 0.</w:t>
        </w:r>
      </w:ins>
      <w:ins w:id="629" w:author="Pannetier, Theo" w:date="2024-10-18T14:13:00Z" w16du:dateUtc="2024-10-18T13:13:00Z">
        <w:r w:rsidR="003D2118" w:rsidRPr="00047DA9">
          <w:t>0</w:t>
        </w:r>
      </w:ins>
      <w:ins w:id="630" w:author="Pannetier, Theo" w:date="2024-06-08T20:18:00Z">
        <w:r w:rsidR="00E82CE9" w:rsidRPr="00047DA9">
          <w:t>1.</w:t>
        </w:r>
      </w:ins>
      <w:del w:id="631" w:author="Pannetier, Theo" w:date="2024-06-08T20:18:00Z">
        <w:r w:rsidRPr="00047DA9" w:rsidDel="00E82CE9">
          <w:delText>,</w:delText>
        </w:r>
        <w:r w:rsidRPr="00047DA9" w:rsidDel="00E82CE9">
          <w:rPr>
            <w:rPrChange w:id="632" w:author="Pannetier, Theo" w:date="2024-06-08T20:17:00Z">
              <w:rPr>
                <w:i/>
              </w:rPr>
            </w:rPrChange>
          </w:rPr>
          <w:delText xml:space="preserve"> AlleleSD</w:delText>
        </w:r>
        <w:r w:rsidRPr="00047DA9" w:rsidDel="00E82CE9">
          <w:delText> = 0.01 and</w:delText>
        </w:r>
        <w:r w:rsidRPr="00047DA9" w:rsidDel="00E82CE9">
          <w:rPr>
            <w:rPrChange w:id="633" w:author="Pannetier, Theo" w:date="2024-06-08T20:17:00Z">
              <w:rPr>
                <w:i/>
              </w:rPr>
            </w:rPrChange>
          </w:rPr>
          <w:delText xml:space="preserve"> MutationSD</w:delText>
        </w:r>
        <w:r w:rsidRPr="00047DA9" w:rsidDel="00E82CE9">
          <w:delText>  = 0.02.</w:delText>
        </w:r>
      </w:del>
      <w:ins w:id="634" w:author="Pannetier, Theo" w:date="2024-10-20T11:47:00Z" w16du:dateUtc="2024-10-20T10:47:00Z">
        <w:r w:rsidR="00FE1876" w:rsidRPr="00047DA9">
          <w:t xml:space="preserve"> All traits should express as the average value of all the alleles controlling them.</w:t>
        </w:r>
      </w:ins>
    </w:p>
    <w:p w14:paraId="7219A1B7" w14:textId="79D6B4C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w:t>
      </w:r>
      <w:proofErr w:type="spellStart"/>
      <w:r w:rsidRPr="00047DA9">
        <w:t>years</w:t>
      </w:r>
      <w:ins w:id="635" w:author="Pannetier, Theo" w:date="2024-10-18T14:20:00Z" w16du:dateUtc="2024-10-18T13:20:00Z">
        <w:r w:rsidR="00F7071E" w:rsidRPr="00047DA9">
          <w:t>.</w:t>
        </w:r>
      </w:ins>
      <w:del w:id="636" w:author="Pannetier, Theo" w:date="2024-10-18T14:20:00Z" w16du:dateUtc="2024-10-18T13:20:00Z">
        <w:r w:rsidRPr="00047DA9" w:rsidDel="00F7071E">
          <w:delText xml:space="preserve"> and </w:delText>
        </w:r>
        <w:r w:rsidRPr="00047DA9" w:rsidDel="00F7071E">
          <w:rPr>
            <w:i/>
          </w:rPr>
          <w:delText>Genetics</w:delText>
        </w:r>
        <w:r w:rsidRPr="00047DA9" w:rsidDel="00F7071E">
          <w:delText xml:space="preserve"> </w:delText>
        </w:r>
      </w:del>
      <w:ins w:id="637" w:author="Pannetier, Theo" w:date="2024-10-18T14:20:00Z" w16du:dateUtc="2024-10-18T13:20:00Z">
        <w:r w:rsidR="00F7071E" w:rsidRPr="00047DA9">
          <w:rPr>
            <w:i/>
          </w:rPr>
          <w:t>Gene</w:t>
        </w:r>
        <w:proofErr w:type="spellEnd"/>
        <w:r w:rsidR="00F7071E" w:rsidRPr="00047DA9">
          <w:rPr>
            <w:i/>
          </w:rPr>
          <w:t xml:space="preserve"> Values</w:t>
        </w:r>
        <w:r w:rsidR="00F7071E" w:rsidRPr="00047DA9">
          <w:rPr>
            <w:iCs/>
          </w:rPr>
          <w:t xml:space="preserve"> should be output</w:t>
        </w:r>
        <w:r w:rsidR="00F7071E" w:rsidRPr="00047DA9">
          <w:t xml:space="preserve"> </w:t>
        </w:r>
      </w:ins>
      <w:r w:rsidRPr="00047DA9">
        <w:t>every 4000 years</w:t>
      </w:r>
      <w:del w:id="638" w:author="Pannetier, Theo" w:date="2024-06-08T19:29:00Z">
        <w:r w:rsidRPr="00047DA9" w:rsidDel="00A27D76">
          <w:delText xml:space="preserve"> as a cross-table</w:delText>
        </w:r>
      </w:del>
      <w:ins w:id="639" w:author="Pannetier, Theo" w:date="2024-10-18T14:21:00Z" w16du:dateUtc="2024-10-18T13:21:00Z">
        <w:r w:rsidR="00F7071E" w:rsidRPr="00047DA9">
          <w:t>, for a sample of 10 cells or patches</w:t>
        </w:r>
      </w:ins>
      <w:r w:rsidRPr="00047DA9">
        <w:t xml:space="preserve"> for adults</w:t>
      </w:r>
      <w:ins w:id="640" w:author="Pannetier, Theo" w:date="2024-10-18T14:19:00Z" w16du:dateUtc="2024-10-18T13:19:00Z">
        <w:r w:rsidR="00D43D00" w:rsidRPr="00047DA9">
          <w:t xml:space="preserve"> (stage 1)</w:t>
        </w:r>
      </w:ins>
      <w:r w:rsidRPr="00047DA9">
        <w:t xml:space="preserve"> only. The species is initialised in all suitable cells</w:t>
      </w:r>
      <w:ins w:id="641" w:author="Pannetier, Theo" w:date="2024-10-20T11:28:00Z" w16du:dateUtc="2024-10-20T10:28:00Z">
        <w:r w:rsidR="002B5349" w:rsidRPr="00047DA9">
          <w:t xml:space="preserve"> (among the 10,00</w:t>
        </w:r>
      </w:ins>
      <w:ins w:id="642" w:author="Pannetier, Theo" w:date="2024-10-20T11:29:00Z" w16du:dateUtc="2024-10-20T10:29:00Z">
        <w:r w:rsidR="002B5349" w:rsidRPr="00047DA9">
          <w:t>0) i</w:t>
        </w:r>
      </w:ins>
      <w:ins w:id="643" w:author="Pannetier, Theo" w:date="2024-10-20T11:28:00Z" w16du:dateUtc="2024-10-20T10:28:00Z">
        <w:r w:rsidR="002B5349" w:rsidRPr="00047DA9">
          <w:t>n the landscape</w:t>
        </w:r>
      </w:ins>
      <w:r w:rsidRPr="00047DA9">
        <w:t xml:space="preserve"> at half carrying capacity and at a quasi-equilibrium initial </w:t>
      </w:r>
      <w:del w:id="644" w:author="Pannetier, Theo" w:date="2024-10-20T11:28:00Z" w16du:dateUtc="2024-10-20T10:28:00Z">
        <w:r w:rsidRPr="00047DA9" w:rsidDel="002B5349">
          <w:delText>distribution</w:delText>
        </w:r>
      </w:del>
      <w:ins w:id="645" w:author="Pannetier, Theo" w:date="2024-10-20T11:28:00Z" w16du:dateUtc="2024-10-20T10:28:00Z">
        <w:r w:rsidR="002B5349" w:rsidRPr="00047DA9">
          <w:t>density</w:t>
        </w:r>
      </w:ins>
      <w:r w:rsidRPr="00047DA9">
        <w:t xml:space="preserve">. As there is only one non-juvenile stage, only one proportion column is required, i.e. </w:t>
      </w:r>
      <w:r w:rsidRPr="00047DA9">
        <w:rPr>
          <w:i/>
        </w:rPr>
        <w:t>PropStage1</w:t>
      </w:r>
      <w:r w:rsidRPr="00047DA9">
        <w:t> = 1.</w:t>
      </w:r>
    </w:p>
    <w:p w14:paraId="5C5DD1B4" w14:textId="1C873E63" w:rsidR="005C0200" w:rsidRPr="00047DA9" w:rsidRDefault="005C0200" w:rsidP="005C0200">
      <w:pPr>
        <w:rPr>
          <w:szCs w:val="24"/>
        </w:rPr>
      </w:pPr>
      <w:del w:id="646" w:author="Pannetier, Theo" w:date="2024-10-20T11:29:00Z" w16du:dateUtc="2024-10-20T10:29:00Z">
        <w:r w:rsidRPr="00047DA9" w:rsidDel="00E152D4">
          <w:rPr>
            <w:szCs w:val="24"/>
          </w:rPr>
          <w:delText xml:space="preserve">Any parameters not mentioned above should be set to the values reported in the output </w:delText>
        </w:r>
        <w:r w:rsidRPr="00047DA9" w:rsidDel="00E152D4">
          <w:rPr>
            <w:i/>
            <w:szCs w:val="24"/>
          </w:rPr>
          <w:delText>Parameters</w:delText>
        </w:r>
        <w:r w:rsidRPr="00047DA9" w:rsidDel="00E152D4">
          <w:rPr>
            <w:szCs w:val="24"/>
          </w:rPr>
          <w:delText xml:space="preserve"> file. </w:delText>
        </w:r>
      </w:del>
      <w:del w:id="647" w:author="Pannetier, Theo" w:date="2024-10-20T11:30:00Z" w16du:dateUtc="2024-10-20T10:30:00Z">
        <w:r w:rsidRPr="00047DA9" w:rsidDel="00E152D4">
          <w:rPr>
            <w:szCs w:val="24"/>
          </w:rPr>
          <w:delText xml:space="preserve">If all parameters are set correctly, the output </w:delText>
        </w:r>
        <w:r w:rsidRPr="00047DA9" w:rsidDel="00E152D4">
          <w:rPr>
            <w:i/>
            <w:szCs w:val="24"/>
          </w:rPr>
          <w:delText>Parameters</w:delText>
        </w:r>
        <w:r w:rsidRPr="00047DA9" w:rsidDel="00E152D4">
          <w:rPr>
            <w:szCs w:val="24"/>
          </w:rPr>
          <w:delText xml:space="preserve"> file should match the example one provided for simulation 1.</w:delText>
        </w:r>
      </w:del>
    </w:p>
    <w:p w14:paraId="1642D9B5" w14:textId="52D8A051" w:rsidR="005C0200" w:rsidRPr="00047DA9" w:rsidDel="001E726F" w:rsidRDefault="005C0200" w:rsidP="005C0200">
      <w:pPr>
        <w:rPr>
          <w:del w:id="648" w:author="Pannetier, Theo" w:date="2024-06-08T19:30:00Z"/>
          <w:szCs w:val="24"/>
        </w:rPr>
      </w:pPr>
      <w:del w:id="649" w:author="Pannetier, Theo" w:date="2024-06-08T19:30:00Z">
        <w:r w:rsidRPr="00047DA9" w:rsidDel="001E726F">
          <w:rPr>
            <w:szCs w:val="24"/>
          </w:rPr>
          <w:delText>The simulation should take around 10 minutes to run, but times vary from one computer to another.</w:delText>
        </w:r>
      </w:del>
    </w:p>
    <w:p w14:paraId="1DA6BD23" w14:textId="77777777" w:rsidR="005C0200" w:rsidRPr="00047DA9" w:rsidRDefault="005C0200" w:rsidP="005C0200">
      <w:pPr>
        <w:pStyle w:val="Heading4"/>
      </w:pPr>
      <w:r w:rsidRPr="00047DA9">
        <w:lastRenderedPageBreak/>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21B00BA9" w:rsidR="005C0200" w:rsidRPr="00047DA9" w:rsidRDefault="005C0200" w:rsidP="005C0200">
      <w:pPr>
        <w:pStyle w:val="Normalnumbered"/>
      </w:pPr>
      <w:del w:id="650" w:author="Pannetier, Theo" w:date="2024-06-08T20:19:00Z">
        <w:r w:rsidRPr="00047DA9" w:rsidDel="00E82CE9">
          <w:delText>Using the same data file, p</w:delText>
        </w:r>
      </w:del>
      <w:ins w:id="651" w:author="Pannetier, Theo" w:date="2024-06-08T20:19:00Z">
        <w:r w:rsidR="00E82CE9" w:rsidRPr="00047DA9">
          <w:t>P</w:t>
        </w:r>
      </w:ins>
      <w:r w:rsidRPr="00047DA9">
        <w:t>lot each of the six mean emigration traits against year. When do they reach equilibrium? Does the population become essentially homogen</w:t>
      </w:r>
      <w:ins w:id="652" w:author="Pannetier, Theo" w:date="2024-10-20T11:48:00Z" w16du:dateUtc="2024-10-20T10:48:00Z">
        <w:r w:rsidR="007E2E0D" w:rsidRPr="00047DA9">
          <w:t>e</w:t>
        </w:r>
      </w:ins>
      <w:r w:rsidRPr="00047DA9">
        <w:t>ous for any of these 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t>
      </w:r>
      <w:proofErr w:type="gramStart"/>
      <w:r w:rsidRPr="00047DA9">
        <w:t>whether or not</w:t>
      </w:r>
      <w:proofErr w:type="gramEnd"/>
      <w:r w:rsidRPr="00047DA9">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w:t>
      </w:r>
      <w:r w:rsidRPr="00047DA9">
        <w:lastRenderedPageBreak/>
        <w:t>distributions differ from the negative exponential? What would have been the implication if we had tried to model dispersal using the kernel option rather than SMS?</w:t>
      </w:r>
    </w:p>
    <w:p w14:paraId="6D4DD692" w14:textId="1A1F7EDA" w:rsidR="005C0200" w:rsidRPr="00047DA9" w:rsidRDefault="005C0200" w:rsidP="005C0200">
      <w:pPr>
        <w:pStyle w:val="Heading4"/>
      </w:pPr>
      <w:del w:id="653" w:author="Pannetier, Theo" w:date="2024-06-08T20:29:00Z">
        <w:r w:rsidRPr="00047DA9" w:rsidDel="00442B9D">
          <w:delText xml:space="preserve">Applying </w:delText>
        </w:r>
      </w:del>
      <w:ins w:id="654" w:author="Pannetier, Theo" w:date="2024-06-08T20:29:00Z">
        <w:r w:rsidR="00442B9D" w:rsidRPr="00047DA9">
          <w:t xml:space="preserve">Studying the </w:t>
        </w:r>
      </w:ins>
      <w:ins w:id="655" w:author="Pannetier, Theo" w:date="2024-06-08T20:30:00Z">
        <w:r w:rsidR="001000A3" w:rsidRPr="00047DA9">
          <w:t xml:space="preserve">effect of the </w:t>
        </w:r>
      </w:ins>
      <w:r w:rsidRPr="00047DA9">
        <w:t>genetic architecture</w:t>
      </w:r>
      <w:del w:id="656" w:author="Pannetier, Theo" w:date="2024-06-08T20:30:00Z">
        <w:r w:rsidRPr="00047DA9" w:rsidDel="00442B9D">
          <w:delText xml:space="preserve"> explicitly</w:delText>
        </w:r>
      </w:del>
    </w:p>
    <w:p w14:paraId="5E2D8D8F" w14:textId="0919BE70" w:rsidR="005C0200" w:rsidRPr="00047DA9" w:rsidRDefault="00442B9D" w:rsidP="00442B9D">
      <w:ins w:id="657" w:author="Pannetier, Theo" w:date="2024-06-08T20:26:00Z">
        <w:r w:rsidRPr="00047DA9">
          <w:t>Change the genetic architecture so that</w:t>
        </w:r>
      </w:ins>
      <w:ins w:id="658" w:author="Pannetier, Theo" w:date="2024-06-08T20:28:00Z">
        <w:r w:rsidRPr="00047DA9">
          <w:t xml:space="preserve"> t</w:t>
        </w:r>
      </w:ins>
      <w:ins w:id="659" w:author="Pannetier, Theo" w:date="2024-06-08T20:27:00Z">
        <w:r w:rsidRPr="00047DA9">
          <w:t>he genome contains only 3 chromosomes</w:t>
        </w:r>
      </w:ins>
      <w:ins w:id="660" w:author="Pannetier, Theo" w:date="2024-06-08T20:28:00Z">
        <w:r w:rsidRPr="00047DA9">
          <w:t xml:space="preserve">. </w:t>
        </w:r>
      </w:ins>
      <w:ins w:id="661" w:author="Pannetier, Theo" w:date="2024-06-08T20:27:00Z">
        <w:r w:rsidRPr="00047DA9">
          <w:t xml:space="preserve">Each trait </w:t>
        </w:r>
      </w:ins>
      <w:ins w:id="662" w:author="Pannetier, Theo" w:date="2024-06-08T20:28:00Z">
        <w:r w:rsidRPr="00047DA9">
          <w:t xml:space="preserve">is controlled by two loci on the same chromosome, separated by three positions (so that they are only distantly linked). </w:t>
        </w:r>
      </w:ins>
      <w:del w:id="663" w:author="Pannetier, Theo" w:date="2024-06-08T20:29:00Z">
        <w:r w:rsidR="005C0200" w:rsidRPr="00047DA9"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rsidRPr="00047DA9">
        <w:t>The first chromosome codes for the maximum probability traits (</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del w:id="664" w:author="Pannetier, Theo" w:date="2024-06-08T20:29:00Z">
        <w:r w:rsidR="005C0200" w:rsidRPr="00047DA9" w:rsidDel="00442B9D">
          <w:delText xml:space="preserve">All loci code for a trait (i.e. there is no pleiotropy or neutral loci); the required architecture is as shown in the </w:delText>
        </w:r>
        <w:r w:rsidR="005C0200" w:rsidRPr="00047DA9" w:rsidDel="00442B9D">
          <w:rPr>
            <w:szCs w:val="24"/>
          </w:rPr>
          <w:delText xml:space="preserve">output </w:delText>
        </w:r>
        <w:r w:rsidR="005C0200" w:rsidRPr="00047DA9" w:rsidDel="00442B9D">
          <w:rPr>
            <w:i/>
            <w:szCs w:val="24"/>
          </w:rPr>
          <w:delText>Parameters</w:delText>
        </w:r>
        <w:r w:rsidR="005C0200" w:rsidRPr="00047DA9" w:rsidDel="00442B9D">
          <w:rPr>
            <w:szCs w:val="24"/>
          </w:rPr>
          <w:delText xml:space="preserve"> file provided for simulation 2.</w:delText>
        </w:r>
      </w:del>
    </w:p>
    <w:p w14:paraId="149C7DCB" w14:textId="35341285" w:rsidR="005C0200" w:rsidRPr="00047DA9" w:rsidRDefault="005C0200" w:rsidP="005C0200">
      <w:r w:rsidRPr="00047DA9">
        <w:t xml:space="preserve">Run the model, changing either the simulation number in </w:t>
      </w:r>
      <w:proofErr w:type="gramStart"/>
      <w:r w:rsidRPr="00047DA9">
        <w:t>all of</w:t>
      </w:r>
      <w:proofErr w:type="gramEnd"/>
      <w:r w:rsidRPr="00047DA9">
        <w:t xml:space="preserve">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52929C3A" w14:textId="0C65D2E8" w:rsidR="005C0200" w:rsidRPr="00047DA9" w:rsidDel="00442B9D" w:rsidRDefault="005C0200" w:rsidP="00442B9D">
      <w:pPr>
        <w:rPr>
          <w:del w:id="665" w:author="Pannetier, Theo" w:date="2024-06-08T20:25:00Z"/>
          <w:szCs w:val="24"/>
        </w:rPr>
      </w:pPr>
      <w:del w:id="666" w:author="Pannetier, Theo" w:date="2024-06-08T20:25:00Z">
        <w:r w:rsidRPr="00047DA9"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047DA9" w:rsidDel="00442B9D">
          <w:rPr>
            <w:i/>
          </w:rPr>
          <w:delText>beta_F</w:delText>
        </w:r>
        <w:r w:rsidRPr="00047DA9" w:rsidDel="00442B9D">
          <w:delText xml:space="preserve"> also coding for </w:delText>
        </w:r>
        <w:r w:rsidRPr="00047DA9" w:rsidDel="00442B9D">
          <w:rPr>
            <w:i/>
          </w:rPr>
          <w:delText>betaS_F</w:delText>
        </w:r>
        <w:r w:rsidRPr="00047DA9" w:rsidDel="00442B9D">
          <w:delText xml:space="preserve"> and (3) the two loci coding for </w:delText>
        </w:r>
        <w:r w:rsidRPr="00047DA9" w:rsidDel="00442B9D">
          <w:rPr>
            <w:i/>
          </w:rPr>
          <w:delText>beta_M</w:delText>
        </w:r>
        <w:r w:rsidRPr="00047DA9" w:rsidDel="00442B9D">
          <w:delText xml:space="preserve"> also coding for </w:delText>
        </w:r>
        <w:r w:rsidRPr="00047DA9" w:rsidDel="00442B9D">
          <w:rPr>
            <w:i/>
          </w:rPr>
          <w:delText>betaS_M</w:delText>
        </w:r>
        <w:r w:rsidRPr="00047DA9" w:rsidDel="00442B9D">
          <w:delText xml:space="preserve">. As a result, there should be seven neutral loci in the genome, as shown in the </w:delText>
        </w:r>
        <w:r w:rsidRPr="00047DA9" w:rsidDel="00442B9D">
          <w:rPr>
            <w:szCs w:val="24"/>
          </w:rPr>
          <w:delText xml:space="preserve">output </w:delText>
        </w:r>
        <w:r w:rsidRPr="00047DA9" w:rsidDel="00442B9D">
          <w:rPr>
            <w:i/>
            <w:szCs w:val="24"/>
          </w:rPr>
          <w:delText>Parameters</w:delText>
        </w:r>
        <w:r w:rsidRPr="00047DA9" w:rsidDel="00442B9D">
          <w:rPr>
            <w:szCs w:val="24"/>
          </w:rPr>
          <w:delText xml:space="preserve"> file provided for simulation 3.</w:delText>
        </w:r>
      </w:del>
    </w:p>
    <w:p w14:paraId="5D8041D9" w14:textId="2B9EB8AC" w:rsidR="005C0200" w:rsidRPr="00047DA9" w:rsidDel="00442B9D" w:rsidRDefault="005C0200" w:rsidP="00442B9D">
      <w:pPr>
        <w:rPr>
          <w:del w:id="667" w:author="Pannetier, Theo" w:date="2024-06-08T20:29:00Z"/>
          <w:szCs w:val="24"/>
        </w:rPr>
      </w:pPr>
      <w:del w:id="668" w:author="Pannetier, Theo" w:date="2024-06-08T20:29:00Z">
        <w:r w:rsidRPr="00047DA9"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669" w:name="_Toc180771699"/>
      <w:r w:rsidRPr="00047DA9">
        <w:lastRenderedPageBreak/>
        <w:t>References</w:t>
      </w:r>
      <w:bookmarkEnd w:id="669"/>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047DA9">
        <w:t xml:space="preserve">Clobert, J., Le Galliard, J.-F., Cote, J., Meylan, S. &amp; Massot, M. (2009). 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047DA9" w:rsidRDefault="0067520E" w:rsidP="001A0286">
      <w:pPr>
        <w:pStyle w:val="Reference"/>
      </w:pPr>
      <w:r w:rsidRPr="00047DA9">
        <w:t xml:space="preserve">Dawson, T.P., Jackson, S.T., House, J.I., Prentice, I.C. &amp; Mace, G.M. (2011). Beyond predictions: biodiversity conservation in a changing climate. </w:t>
      </w:r>
      <w:r w:rsidRPr="00047DA9">
        <w:rPr>
          <w:i/>
          <w:iCs/>
        </w:rPr>
        <w:t>Science</w:t>
      </w:r>
      <w:r w:rsidRPr="00047DA9">
        <w:t>, 332, 53–8.</w:t>
      </w:r>
    </w:p>
    <w:p w14:paraId="0465C4F9" w14:textId="77777777" w:rsidR="0067520E" w:rsidRPr="00047DA9" w:rsidRDefault="0067520E" w:rsidP="001A0286">
      <w:pPr>
        <w:pStyle w:val="Reference"/>
      </w:pPr>
      <w:r w:rsidRPr="00047DA9">
        <w:t xml:space="preserve">Delattre, T., Burel, F., Humeau, A., Stevens, V.M., Vernon, P. &amp; Baguette, M. (2010). 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047DA9" w:rsidRDefault="0067520E" w:rsidP="001A0286">
      <w:pPr>
        <w:pStyle w:val="Reference"/>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Cambridge University Press, pp. 41–58.</w:t>
      </w:r>
    </w:p>
    <w:p w14:paraId="24F74F01" w14:textId="77777777" w:rsidR="0067520E" w:rsidRPr="00047DA9" w:rsidRDefault="0067520E" w:rsidP="001A0286">
      <w:pPr>
        <w:pStyle w:val="Reference"/>
      </w:pPr>
      <w:r w:rsidRPr="00047DA9">
        <w:t xml:space="preserve">Lenoir, J., Gégout, J.C., Marquet, P. a, de Ruffray, P. &amp; Brisse, H. (2008). 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rPr>
          <w:ins w:id="670" w:author="Pannetier, Theo" w:date="2024-06-04T20:39:00Z"/>
        </w:rPr>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047DA9" w:rsidRDefault="00BB6C1A" w:rsidP="00046A8E">
      <w:pPr>
        <w:pStyle w:val="Reference"/>
        <w:rPr>
          <w:i/>
          <w:iCs/>
          <w:rPrChange w:id="671" w:author="Pannetier, Theo" w:date="2024-06-04T20:40:00Z">
            <w:rPr/>
          </w:rPrChange>
        </w:rPr>
      </w:pPr>
      <w:ins w:id="672" w:author="Pannetier, Theo" w:date="2024-06-04T20:39:00Z">
        <w:r w:rsidRPr="00047DA9">
          <w:rPr>
            <w:i/>
            <w:iCs/>
          </w:rPr>
          <w:t xml:space="preserve">Peng B., Kimmel M., Amos C. </w:t>
        </w:r>
      </w:ins>
      <w:ins w:id="673" w:author="Pannetier, Theo" w:date="2024-06-04T20:40:00Z">
        <w:r w:rsidRPr="00047DA9">
          <w:rPr>
            <w:i/>
            <w:iCs/>
          </w:rPr>
          <w:t xml:space="preserve">(2012) </w:t>
        </w:r>
      </w:ins>
      <w:ins w:id="674" w:author="Pannetier, Theo" w:date="2024-06-04T20:39:00Z">
        <w:r w:rsidRPr="00047DA9">
          <w:rPr>
            <w:i/>
            <w:iCs/>
          </w:rPr>
          <w:t xml:space="preserve">Forward-Time Population Genetics Simulations: Methods, Implementation, and Applications. </w:t>
        </w:r>
        <w:r w:rsidRPr="00047DA9">
          <w:rPr>
            <w:i/>
            <w:iCs/>
            <w:rPrChange w:id="675" w:author="Pannetier, Theo" w:date="2024-06-04T20:40:00Z">
              <w:rPr>
                <w:rFonts w:asciiTheme="minorHAnsi" w:eastAsiaTheme="minorHAnsi" w:hAnsiTheme="minorHAnsi" w:cstheme="minorBidi"/>
                <w:kern w:val="2"/>
                <w:szCs w:val="22"/>
              </w:rPr>
            </w:rPrChange>
          </w:rPr>
          <w:t>Wiley-Blackwel</w:t>
        </w:r>
      </w:ins>
      <w:ins w:id="676" w:author="Pannetier, Theo" w:date="2024-06-04T20:40:00Z">
        <w:r w:rsidRPr="00047DA9">
          <w:rPr>
            <w:i/>
            <w:iCs/>
            <w:rPrChange w:id="677" w:author="Pannetier, Theo" w:date="2024-06-04T20:40:00Z">
              <w:rPr>
                <w:rFonts w:asciiTheme="minorHAnsi" w:eastAsiaTheme="minorHAnsi" w:hAnsiTheme="minorHAnsi" w:cstheme="minorBidi"/>
                <w:b/>
                <w:kern w:val="2"/>
                <w:szCs w:val="22"/>
              </w:rPr>
            </w:rPrChange>
          </w:rPr>
          <w:t>l</w:t>
        </w:r>
        <w:r w:rsidRPr="00047DA9">
          <w:rPr>
            <w:i/>
            <w:iCs/>
          </w:rPr>
          <w:t>.</w:t>
        </w:r>
      </w:ins>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047DA9">
        <w:t xml:space="preserve">Ronce, O. &amp; Clobert, J. (2012). Dispersal syndrome. 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047DA9">
        <w:t xml:space="preserve">Thuiller, W., Münkemüller, T., Lavergne, S., Mouillot, D., Mouquet, N., Schiffers, K., et al. (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pPr>
        <w:pStyle w:val="Reference"/>
        <w:rPr>
          <w:ins w:id="678" w:author="Pannetier, Theo" w:date="2024-06-04T20:36:00Z"/>
        </w:rPr>
        <w:pPrChange w:id="679" w:author="Pannetier, Theo" w:date="2024-06-04T20:38:00Z">
          <w:pPr>
            <w:pStyle w:val="Heading1"/>
          </w:pPr>
        </w:pPrChange>
      </w:pPr>
      <w:ins w:id="680" w:author="Pannetier, Theo" w:date="2024-06-04T20:36:00Z">
        <w:r w:rsidRPr="00047DA9">
          <w:t xml:space="preserve">Weir, B.S., and Cockerham, C. C. </w:t>
        </w:r>
      </w:ins>
      <w:ins w:id="681" w:author="Pannetier, Theo" w:date="2024-06-04T20:39:00Z">
        <w:r w:rsidR="00BB6C1A" w:rsidRPr="00047DA9">
          <w:t xml:space="preserve">(1984) </w:t>
        </w:r>
      </w:ins>
      <w:ins w:id="682" w:author="Pannetier, Theo" w:date="2024-06-04T20:36:00Z">
        <w:r w:rsidRPr="00047DA9">
          <w:rPr>
            <w:rPrChange w:id="683"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7DA9">
          <w:t xml:space="preserve">. </w:t>
        </w:r>
        <w:r w:rsidRPr="00047DA9">
          <w:rPr>
            <w:rPrChange w:id="684" w:author="Pannetier, Theo" w:date="2024-06-04T20:39:00Z">
              <w:rPr>
                <w:rFonts w:asciiTheme="minorHAnsi" w:eastAsiaTheme="minorHAnsi" w:hAnsiTheme="minorHAnsi" w:cstheme="minorBidi"/>
                <w:kern w:val="2"/>
                <w:szCs w:val="22"/>
              </w:rPr>
            </w:rPrChange>
          </w:rPr>
          <w:t>Evolution</w:t>
        </w:r>
        <w:r w:rsidRPr="00047DA9">
          <w:t xml:space="preserve">. 38(6). pp. 1358-1370. </w:t>
        </w:r>
        <w:r w:rsidRPr="00047DA9">
          <w:fldChar w:fldCharType="begin"/>
        </w:r>
        <w:r w:rsidRPr="00047DA9">
          <w:instrText>HYPERLINK "https://doi.org/10.1111/j.1558-5646.1984.tb05657.x"</w:instrText>
        </w:r>
        <w:r w:rsidRPr="00047DA9">
          <w:fldChar w:fldCharType="separate"/>
        </w:r>
        <w:r w:rsidRPr="00047DA9">
          <w:t>https://doi.org/10.1111/j.1558-5646.1984.tb05657.x</w:t>
        </w:r>
        <w:r w:rsidRPr="00047DA9">
          <w:fldChar w:fldCharType="end"/>
        </w:r>
      </w:ins>
    </w:p>
    <w:p w14:paraId="01E3CC82" w14:textId="79D40445" w:rsidR="000C7A8C" w:rsidRPr="00047DA9" w:rsidRDefault="000C7A8C" w:rsidP="00046A8E">
      <w:pPr>
        <w:pStyle w:val="Reference"/>
        <w:rPr>
          <w:ins w:id="685" w:author="Pannetier, Theo" w:date="2024-06-04T20:36:00Z"/>
        </w:rPr>
      </w:pPr>
      <w:ins w:id="686" w:author="Pannetier, Theo" w:date="2024-06-04T20:36:00Z">
        <w:r w:rsidRPr="00047DA9">
          <w:t xml:space="preserve">Weir, B.S., and Hill, W. G. </w:t>
        </w:r>
        <w:r w:rsidR="00BB6C1A" w:rsidRPr="00047DA9">
          <w:t xml:space="preserve">(2002) </w:t>
        </w:r>
        <w:r w:rsidRPr="00047DA9">
          <w:rPr>
            <w:rPrChange w:id="687" w:author="Pannetier, Theo" w:date="2024-06-04T20:36:00Z">
              <w:rPr>
                <w:rFonts w:asciiTheme="minorHAnsi" w:eastAsiaTheme="minorHAnsi" w:hAnsiTheme="minorHAnsi" w:cstheme="minorBidi"/>
                <w:i/>
                <w:iCs/>
                <w:kern w:val="2"/>
                <w:szCs w:val="22"/>
              </w:rPr>
            </w:rPrChange>
          </w:rPr>
          <w:t>Estimating F-Statistics.</w:t>
        </w:r>
        <w:r w:rsidRPr="00047DA9">
          <w:t xml:space="preserve"> </w:t>
        </w:r>
        <w:r w:rsidRPr="00047DA9">
          <w:rPr>
            <w:rPrChange w:id="688" w:author="Pannetier, Theo" w:date="2024-06-04T20:36:00Z">
              <w:rPr>
                <w:rFonts w:asciiTheme="minorHAnsi" w:eastAsiaTheme="minorHAnsi" w:hAnsiTheme="minorHAnsi" w:cstheme="minorBidi"/>
                <w:kern w:val="2"/>
                <w:szCs w:val="22"/>
              </w:rPr>
            </w:rPrChange>
          </w:rPr>
          <w:t>Ann. Rev. Genet.</w:t>
        </w:r>
        <w:r w:rsidRPr="00047DA9">
          <w:t xml:space="preserve"> 2002, 36:721 – 750 </w:t>
        </w:r>
        <w:r w:rsidRPr="00047DA9">
          <w:rPr>
            <w:rPrChange w:id="689"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047DA9" w:rsidRDefault="0067520E" w:rsidP="001A0286">
      <w:pPr>
        <w:pStyle w:val="Reference"/>
      </w:pPr>
      <w:r w:rsidRPr="00047DA9">
        <w:lastRenderedPageBreak/>
        <w:t>Willis, S.G., Thomas, C.D., Hill, J.K., Collingham, Y.C., Telfer, M.G., Fox, R., et al. (2009b). Dynamic distribution modelling: predicting the present from the past. Ecography, 32, 5–12.</w:t>
      </w:r>
    </w:p>
    <w:p w14:paraId="6964CA70" w14:textId="77777777" w:rsidR="0067520E" w:rsidRPr="00047DA9" w:rsidRDefault="0067520E" w:rsidP="001A0286">
      <w:pPr>
        <w:pStyle w:val="Reference"/>
      </w:pPr>
      <w:r w:rsidRPr="00047DA9">
        <w:t>Wisz, M.S., Pottier, J., Kissling, W.D., Pellissier, L., Lenoir, J., Damgaard, C.F., et al. (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12"/>
      <w:footerReference w:type="first" r:id="rId11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2"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3"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61" w:author="Bocedi, Greta" w:date="2024-10-25T18:35:00Z" w:initials="BG">
    <w:p w14:paraId="6B864C2F" w14:textId="77777777" w:rsidR="008C418D" w:rsidRDefault="008C418D" w:rsidP="008C418D">
      <w:pPr>
        <w:pStyle w:val="CommentText"/>
        <w:jc w:val="left"/>
      </w:pPr>
      <w:r>
        <w:rPr>
          <w:rStyle w:val="CommentReference"/>
        </w:rPr>
        <w:annotationRef/>
      </w:r>
      <w:r>
        <w:t>Theo, is that right?</w:t>
      </w:r>
    </w:p>
  </w:comment>
  <w:comment w:id="63" w:author="Bocedi, Greta" w:date="2024-10-25T19:03:00Z" w:initials="BG">
    <w:p w14:paraId="079F36CF" w14:textId="77777777" w:rsidR="00EC101F" w:rsidRDefault="00EC101F" w:rsidP="00EC101F">
      <w:pPr>
        <w:pStyle w:val="CommentText"/>
        <w:jc w:val="left"/>
      </w:pPr>
      <w:r>
        <w:rPr>
          <w:rStyle w:val="CommentReference"/>
        </w:rPr>
        <w:annotationRef/>
      </w:r>
      <w:r>
        <w:t>This was in the previous version but not here. Any reason?</w:t>
      </w:r>
    </w:p>
  </w:comment>
  <w:comment w:id="64" w:author="Bocedi, Greta" w:date="2024-09-09T17:24:00Z" w:initials="BG">
    <w:p w14:paraId="4FED3373" w14:textId="2FCBC335" w:rsidR="001A2B4A" w:rsidRDefault="001A2B4A" w:rsidP="001A2B4A">
      <w:pPr>
        <w:pStyle w:val="CommentText"/>
        <w:jc w:val="left"/>
      </w:pPr>
      <w:r>
        <w:rPr>
          <w:rStyle w:val="CommentReference"/>
        </w:rPr>
        <w:annotationRef/>
      </w:r>
      <w:r>
        <w:rPr>
          <w:highlight w:val="cyan"/>
        </w:rPr>
        <w:t>This is something we will want to relax when we have time to allow for hermaphrodites.</w:t>
      </w:r>
    </w:p>
  </w:comment>
  <w:comment w:id="65" w:author="Bocedi, Greta" w:date="2024-09-09T17:25:00Z" w:initials="BG">
    <w:p w14:paraId="59DBACE0" w14:textId="77777777" w:rsidR="001A2B4A" w:rsidRDefault="001A2B4A" w:rsidP="001A2B4A">
      <w:pPr>
        <w:pStyle w:val="CommentText"/>
        <w:jc w:val="left"/>
      </w:pPr>
      <w:r>
        <w:rPr>
          <w:rStyle w:val="CommentReference"/>
        </w:rPr>
        <w:annotationRef/>
      </w:r>
      <w:r>
        <w:t>I am going to colour code in blue things that can go on a wish / to do list.</w:t>
      </w:r>
    </w:p>
  </w:comment>
  <w:comment w:id="67" w:author="Bocedi, Greta" w:date="2024-09-09T17:43:00Z" w:initials="BG">
    <w:p w14:paraId="4AFF91BA" w14:textId="77777777" w:rsidR="001A2B4A" w:rsidRDefault="001A2B4A" w:rsidP="001A2B4A">
      <w:pPr>
        <w:pStyle w:val="CommentText"/>
        <w:jc w:val="left"/>
      </w:pPr>
      <w:r>
        <w:rPr>
          <w:rStyle w:val="CommentReference"/>
        </w:rPr>
        <w:annotationRef/>
      </w:r>
      <w:r>
        <w:t>Do these two have specific symbols or acronyms?</w:t>
      </w:r>
    </w:p>
  </w:comment>
  <w:comment w:id="68" w:author="Bocedi, Greta" w:date="2024-09-09T17:53:00Z" w:initials="BG">
    <w:p w14:paraId="1367CB92" w14:textId="77777777" w:rsidR="0020353E" w:rsidRDefault="0020353E" w:rsidP="0020353E">
      <w:pPr>
        <w:pStyle w:val="CommentText"/>
        <w:jc w:val="left"/>
      </w:pPr>
      <w:r>
        <w:rPr>
          <w:rStyle w:val="CommentReference"/>
        </w:rPr>
        <w:annotationRef/>
      </w:r>
      <w:r>
        <w:t>That’s already said above right?</w:t>
      </w:r>
    </w:p>
  </w:comment>
  <w:comment w:id="272" w:author="Palmer, Steve" w:date="2016-06-16T14:46:00Z" w:initials="PS">
    <w:p w14:paraId="047C6C35" w14:textId="2B7F4300"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273" w:author="Bocedi, Greta [2]"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274" w:author="Bocedi, Greta [2]"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279" w:author="Bocedi, Greta [2]"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280"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281"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282" w:author="Bocedi, Greta [2]"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288" w:author="Bocedi, Greta [2]"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289"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423" w:author="Bocedi, Greta [2]" w:date="2020-03-06T11:20:00Z" w:initials="BG">
    <w:p w14:paraId="6A9BDE6B" w14:textId="4CDDF29D" w:rsidR="00D97DB2" w:rsidRDefault="00D97DB2">
      <w:pPr>
        <w:pStyle w:val="CommentText"/>
      </w:pPr>
      <w:r>
        <w:rPr>
          <w:rStyle w:val="CommentReference"/>
        </w:rPr>
        <w:annotationRef/>
      </w:r>
      <w:r>
        <w:t>Same as Sim number???</w:t>
      </w:r>
    </w:p>
  </w:comment>
  <w:comment w:id="424" w:author="Palmer, Steve [2]" w:date="2020-08-13T11:59:00Z" w:initials="PS">
    <w:p w14:paraId="6DF5FC28" w14:textId="4401B07B" w:rsidR="00D97DB2" w:rsidRDefault="00D97DB2">
      <w:pPr>
        <w:pStyle w:val="CommentText"/>
      </w:pPr>
      <w:r>
        <w:rPr>
          <w:rStyle w:val="CommentReference"/>
        </w:rPr>
        <w:annotationRef/>
      </w:r>
      <w:r>
        <w:t>NO</w:t>
      </w:r>
    </w:p>
  </w:comment>
  <w:comment w:id="475"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 w:id="509" w:author="Bocedi, Greta" w:date="2024-10-25T16:12:00Z" w:initials="BG">
    <w:p w14:paraId="2A78CB8B" w14:textId="77777777" w:rsidR="00181A65" w:rsidRDefault="00181A65" w:rsidP="00181A65">
      <w:pPr>
        <w:pStyle w:val="CommentText"/>
        <w:jc w:val="left"/>
      </w:pPr>
      <w:r>
        <w:rPr>
          <w:rStyle w:val="CommentReference"/>
        </w:rPr>
        <w:annotationRef/>
      </w:r>
      <w:r>
        <w:t>Are there some that aren’t??</w:t>
      </w:r>
    </w:p>
  </w:comment>
  <w:comment w:id="510" w:author="Bocedi, Greta" w:date="2024-10-25T16:17:00Z" w:initials="BG">
    <w:p w14:paraId="52586290" w14:textId="77777777" w:rsidR="00181A65" w:rsidRDefault="00181A65" w:rsidP="00181A65">
      <w:pPr>
        <w:pStyle w:val="CommentText"/>
        <w:jc w:val="left"/>
      </w:pPr>
      <w:r>
        <w:rPr>
          <w:rStyle w:val="CommentReference"/>
        </w:rPr>
        <w:annotationRef/>
      </w:r>
      <w:r>
        <w:t>Why monomorph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6B864C2F" w15:done="0"/>
  <w15:commentEx w15:paraId="079F36CF" w15:done="0"/>
  <w15:commentEx w15:paraId="4FED3373" w15:done="0"/>
  <w15:commentEx w15:paraId="59DBACE0" w15:paraIdParent="4FED3373" w15:done="0"/>
  <w15:commentEx w15:paraId="4AFF91BA" w15:done="0"/>
  <w15:commentEx w15:paraId="1367CB92"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Ex w15:paraId="2A78CB8B" w15:done="0"/>
  <w15:commentEx w15:paraId="525862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5F78B" w16cex:dateUtc="2024-10-25T17:35:00Z"/>
  <w16cex:commentExtensible w16cex:durableId="471E10E0" w16cex:dateUtc="2024-10-25T18:03:00Z"/>
  <w16cex:commentExtensible w16cex:durableId="20C42468" w16cex:dateUtc="2024-09-09T16:24:00Z"/>
  <w16cex:commentExtensible w16cex:durableId="76C2A151" w16cex:dateUtc="2024-09-09T16:25:00Z"/>
  <w16cex:commentExtensible w16cex:durableId="6AEE3F97" w16cex:dateUtc="2024-09-09T16:43:00Z"/>
  <w16cex:commentExtensible w16cex:durableId="5D9DF658" w16cex:dateUtc="2024-09-09T16:53:00Z"/>
  <w16cex:commentExtensible w16cex:durableId="21EC32A4" w16cex:dateUtc="2024-09-03T11:13:00Z"/>
  <w16cex:commentExtensible w16cex:durableId="1A29E383" w16cex:dateUtc="2024-10-25T15:12:00Z"/>
  <w16cex:commentExtensible w16cex:durableId="604AC2D4" w16cex:dateUtc="2024-10-25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6B864C2F" w16cid:durableId="3455F78B"/>
  <w16cid:commentId w16cid:paraId="079F36CF" w16cid:durableId="471E10E0"/>
  <w16cid:commentId w16cid:paraId="4FED3373" w16cid:durableId="20C42468"/>
  <w16cid:commentId w16cid:paraId="59DBACE0" w16cid:durableId="76C2A151"/>
  <w16cid:commentId w16cid:paraId="4AFF91BA" w16cid:durableId="6AEE3F97"/>
  <w16cid:commentId w16cid:paraId="1367CB92" w16cid:durableId="5D9DF658"/>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Id w16cid:paraId="2A78CB8B" w16cid:durableId="1A29E383"/>
  <w16cid:commentId w16cid:paraId="52586290" w16cid:durableId="604AC2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6DC778" w14:textId="77777777" w:rsidR="00B92E5C" w:rsidRDefault="00B92E5C" w:rsidP="00185BD6">
      <w:pPr>
        <w:spacing w:after="0"/>
      </w:pPr>
      <w:r>
        <w:separator/>
      </w:r>
    </w:p>
  </w:endnote>
  <w:endnote w:type="continuationSeparator" w:id="0">
    <w:p w14:paraId="31A398A7" w14:textId="77777777" w:rsidR="00B92E5C" w:rsidRDefault="00B92E5C"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CD5C60" w14:textId="77777777" w:rsidR="00B92E5C" w:rsidRDefault="00B92E5C" w:rsidP="00185BD6">
      <w:pPr>
        <w:spacing w:after="0"/>
      </w:pPr>
      <w:r>
        <w:separator/>
      </w:r>
    </w:p>
  </w:footnote>
  <w:footnote w:type="continuationSeparator" w:id="0">
    <w:p w14:paraId="442793CE" w14:textId="77777777" w:rsidR="00B92E5C" w:rsidRDefault="00B92E5C"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w:t>
      </w:r>
      <w:proofErr w:type="gramStart"/>
      <w:r>
        <w:t>exactly the same</w:t>
      </w:r>
      <w:proofErr w:type="gramEnd"/>
      <w:r>
        <w:t xml:space="preserv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233A689E"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492ABA">
      <w:rPr>
        <w:noProof/>
        <w:snapToGrid w:val="0"/>
      </w:rPr>
      <w:t>C:\Users\s01gb2\source\repos\RangeShifter_batch\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492ABA">
      <w:rPr>
        <w:noProof/>
        <w:sz w:val="20"/>
      </w:rPr>
      <w:t>25/10/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Pannetier, Theo">
    <w15:presenceInfo w15:providerId="AD" w15:userId="S::s02tp3@abdn.ac.uk::2b2d49b2-5c9c-4904-9459-82e2f2ece0f4"/>
  </w15:person>
  <w15:person w15:author="Bocedi, Greta">
    <w15:presenceInfo w15:providerId="None" w15:userId="Bocedi, Greta"/>
  </w15:person>
  <w15:person w15:author="Bocedi, Greta [2]">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10C0A"/>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4717F"/>
    <w:rsid w:val="001539B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7F8C"/>
    <w:rsid w:val="002E58D1"/>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52FBF"/>
    <w:rsid w:val="00553287"/>
    <w:rsid w:val="0055423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B81"/>
    <w:rsid w:val="00834330"/>
    <w:rsid w:val="008350BD"/>
    <w:rsid w:val="00837787"/>
    <w:rsid w:val="008447E3"/>
    <w:rsid w:val="008501A8"/>
    <w:rsid w:val="0085358A"/>
    <w:rsid w:val="00855F9E"/>
    <w:rsid w:val="00862E4F"/>
    <w:rsid w:val="00882914"/>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134C1"/>
    <w:rsid w:val="00B16A22"/>
    <w:rsid w:val="00B23FAF"/>
    <w:rsid w:val="00B35389"/>
    <w:rsid w:val="00B45BB1"/>
    <w:rsid w:val="00B50A96"/>
    <w:rsid w:val="00B5451D"/>
    <w:rsid w:val="00B57AEB"/>
    <w:rsid w:val="00B60DF1"/>
    <w:rsid w:val="00B67476"/>
    <w:rsid w:val="00B71120"/>
    <w:rsid w:val="00B74649"/>
    <w:rsid w:val="00B867DE"/>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54AF"/>
    <w:rsid w:val="00CF0A4F"/>
    <w:rsid w:val="00CF22C0"/>
    <w:rsid w:val="00CF3D07"/>
    <w:rsid w:val="00CF511E"/>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5304"/>
    <w:rsid w:val="00F367A8"/>
    <w:rsid w:val="00F3751C"/>
    <w:rsid w:val="00F42077"/>
    <w:rsid w:val="00F62F9C"/>
    <w:rsid w:val="00F6790F"/>
    <w:rsid w:val="00F706EA"/>
    <w:rsid w:val="00F7071E"/>
    <w:rsid w:val="00F81565"/>
    <w:rsid w:val="00F83362"/>
    <w:rsid w:val="00F847E0"/>
    <w:rsid w:val="00F8674E"/>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468"/>
        <o:r id="V:Rule2" type="connector" idref="#AutoShape 8"/>
        <o:r id="V:Rule3" type="connector" idref="#AutoShape 841"/>
        <o:r id="V:Rule4" type="connector" idref="#AutoShape 797"/>
        <o:r id="V:Rule5" type="connector" idref="#AutoShape 615"/>
        <o:r id="V:Rule6" type="connector" idref="#AutoShape 621"/>
        <o:r id="V:Rule7" type="connector" idref="#AutoShape 741"/>
        <o:r id="V:Rule8" type="connector" idref="#AutoShape 620"/>
        <o:r id="V:Rule9" type="connector" idref="#AutoShape 607"/>
        <o:r id="V:Rule10" type="connector" idref="#AutoShape 764"/>
        <o:r id="V:Rule11" type="connector" idref="#AutoShape 768"/>
        <o:r id="V:Rule12" type="connector" idref="#AutoShape 23"/>
        <o:r id="V:Rule13" type="connector" idref="#AutoShape 470"/>
        <o:r id="V:Rule14" type="connector" idref="#AutoShape 840"/>
        <o:r id="V:Rule15" type="connector" idref="#AutoShape 769"/>
        <o:r id="V:Rule16" type="connector" idref="#AutoShape 72"/>
        <o:r id="V:Rule17" type="connector" idref="#AutoShape 22"/>
        <o:r id="V:Rule18" type="connector" idref="#AutoShape 80"/>
        <o:r id="V:Rule19" type="connector" idref="#AutoShape 93"/>
        <o:r id="V:Rule20" type="connector" idref="#AutoShape 19"/>
        <o:r id="V:Rule21" type="connector" idref="#AutoShape 774"/>
        <o:r id="V:Rule22" type="connector" idref="#AutoShape 73"/>
        <o:r id="V:Rule23" type="connector" idref="#AutoShape 606"/>
        <o:r id="V:Rule24" type="connector" idref="#AutoShape 94"/>
        <o:r id="V:Rule25" type="connector" idref="#AutoShape 18"/>
        <o:r id="V:Rule26" type="connector" idref="#AutoShape 11"/>
        <o:r id="V:Rule27" type="connector" idref="#AutoShape 43"/>
        <o:r id="V:Rule28" type="connector" idref="#AutoShape 10"/>
        <o:r id="V:Rule29" type="connector" idref="#AutoShape 440"/>
        <o:r id="V:Rule30" type="connector" idref="#AutoShape 13"/>
        <o:r id="V:Rule31" type="connector" idref="#AutoShape 469"/>
        <o:r id="V:Rule32" type="connector" idref="#AutoShape 42"/>
        <o:r id="V:Rule33" type="connector" idref="#AutoShape 625"/>
        <o:r id="V:Rule34" type="connector" idref="#AutoShape 21"/>
        <o:r id="V:Rule35" type="connector" idref="#AutoShape 81"/>
        <o:r id="V:Rule36" type="connector" idref="#AutoShape 771"/>
        <o:r id="V:Rule37" type="connector" idref="#AutoShape 57"/>
        <o:r id="V:Rule38" type="connector" idref="#AutoShape 66"/>
        <o:r id="V:Rule39" type="connector" idref="#AutoShape 778"/>
        <o:r id="V:Rule40" type="connector" idref="#AutoShape 9"/>
        <o:r id="V:Rule41" type="connector" idref="#AutoShape 103"/>
        <o:r id="V:Rule42" type="connector" idref="#AutoShape 624"/>
        <o:r id="V:Rule43" type="connector" idref="#AutoShape 60"/>
        <o:r id="V:Rule44" type="connector" idref="#AutoShape 92"/>
        <o:r id="V:Rule45" type="connector" idref="#AutoShape 756"/>
        <o:r id="V:Rule46" type="connector" idref="#AutoShape 748"/>
        <o:r id="V:Rule47" type="connector" idref="#AutoShape 608"/>
        <o:r id="V:Rule48" type="connector" idref="#AutoShape 17"/>
        <o:r id="V:Rule49" type="connector" idref="#AutoShape 749"/>
        <o:r id="V:Rule50" type="connector" idref="#AutoShape 623"/>
        <o:r id="V:Rule51" type="connector" idref="#AutoShape 67"/>
        <o:r id="V:Rule52" type="connector" idref="#AutoShape 95"/>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5.emf"/><Relationship Id="rId89" Type="http://schemas.openxmlformats.org/officeDocument/2006/relationships/image" Target="media/image69.emf"/><Relationship Id="rId112" Type="http://schemas.openxmlformats.org/officeDocument/2006/relationships/header" Target="header3.xml"/><Relationship Id="rId16" Type="http://schemas.openxmlformats.org/officeDocument/2006/relationships/footer" Target="footer5.xml"/><Relationship Id="rId107" Type="http://schemas.openxmlformats.org/officeDocument/2006/relationships/image" Target="media/image86.PNG"/><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image" Target="media/image60.png"/><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footer" Target="footer6.xml"/><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3.wmf"/><Relationship Id="rId108" Type="http://schemas.openxmlformats.org/officeDocument/2006/relationships/image" Target="media/image87.PNG"/><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7.png"/><Relationship Id="rId49" Type="http://schemas.openxmlformats.org/officeDocument/2006/relationships/image" Target="media/image30.emf"/><Relationship Id="rId57" Type="http://schemas.openxmlformats.org/officeDocument/2006/relationships/image" Target="media/image38.emf"/><Relationship Id="rId106" Type="http://schemas.openxmlformats.org/officeDocument/2006/relationships/image" Target="media/image85.png"/><Relationship Id="rId114"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7.png"/><Relationship Id="rId104" Type="http://schemas.openxmlformats.org/officeDocument/2006/relationships/oleObject" Target="embeddings/oleObject2.bin"/><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7.png"/><Relationship Id="rId110" Type="http://schemas.openxmlformats.org/officeDocument/2006/relationships/image" Target="media/image89.PNG"/><Relationship Id="rId115" Type="http://schemas.microsoft.com/office/2011/relationships/people" Target="people.xml"/><Relationship Id="rId61" Type="http://schemas.openxmlformats.org/officeDocument/2006/relationships/image" Target="media/image42.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80.png"/><Relationship Id="rId105"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theme" Target="theme/theme1.xml"/><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4.emf"/><Relationship Id="rId88" Type="http://schemas.openxmlformats.org/officeDocument/2006/relationships/image" Target="media/image68.emf"/><Relationship Id="rId111" Type="http://schemas.openxmlformats.org/officeDocument/2006/relationships/image" Target="media/image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3323.tmp</Template>
  <TotalTime>7637</TotalTime>
  <Pages>1</Pages>
  <Words>171657</Words>
  <Characters>978447</Characters>
  <Application>Microsoft Office Word</Application>
  <DocSecurity>0</DocSecurity>
  <Lines>8153</Lines>
  <Paragraphs>2295</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Bocedi, Greta</cp:lastModifiedBy>
  <cp:revision>67</cp:revision>
  <cp:lastPrinted>2024-10-18T09:57:00Z</cp:lastPrinted>
  <dcterms:created xsi:type="dcterms:W3CDTF">2020-11-01T10:05:00Z</dcterms:created>
  <dcterms:modified xsi:type="dcterms:W3CDTF">2024-10-2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